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3F702D">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2820B917"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r w:rsidR="00D77161">
        <w:rPr>
          <w:rFonts w:cs="David"/>
          <w:sz w:val="48"/>
          <w:szCs w:val="48"/>
        </w:rPr>
        <w:t xml:space="preserve">in time and space </w:t>
      </w:r>
      <w:r w:rsidR="004F072C" w:rsidRPr="00A10451">
        <w:rPr>
          <w:rFonts w:cs="David" w:hint="cs"/>
          <w:sz w:val="48"/>
          <w:szCs w:val="48"/>
        </w:rPr>
        <w:t xml:space="preserve">of </w:t>
      </w:r>
      <w:r w:rsidR="00D347C1">
        <w:rPr>
          <w:rFonts w:cs="David"/>
          <w:sz w:val="48"/>
          <w:szCs w:val="48"/>
        </w:rPr>
        <w:t xml:space="preserve">heterogenous </w:t>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r w:rsidR="008C01AE">
        <w:rPr>
          <w:rFonts w:cs="David"/>
          <w:sz w:val="48"/>
          <w:szCs w:val="48"/>
        </w:rPr>
        <w:t>its sources</w:t>
      </w:r>
    </w:p>
    <w:p w14:paraId="3E533FF5" w14:textId="6978BF9A" w:rsidR="00682A94" w:rsidRPr="00A10451" w:rsidRDefault="00682A94" w:rsidP="003F702D">
      <w:pPr>
        <w:ind w:right="-2"/>
        <w:jc w:val="center"/>
        <w:rPr>
          <w:rFonts w:cs="David"/>
        </w:rPr>
      </w:pPr>
    </w:p>
    <w:p w14:paraId="0810E7CF" w14:textId="4427301F" w:rsidR="00E937F9" w:rsidRPr="00A10451" w:rsidRDefault="00635718" w:rsidP="00635718">
      <w:pPr>
        <w:bidi/>
        <w:ind w:right="-2"/>
        <w:jc w:val="center"/>
        <w:rPr>
          <w:rFonts w:cs="David"/>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לייצוג טוב יותר של זיהום האוויר</w:t>
      </w:r>
      <w:r w:rsidR="008C01AE">
        <w:rPr>
          <w:rFonts w:cs="David"/>
          <w:color w:val="000000" w:themeColor="text1"/>
          <w:sz w:val="28"/>
          <w:szCs w:val="28"/>
        </w:rPr>
        <w:t xml:space="preserve"> </w:t>
      </w:r>
      <w:r w:rsidR="008C01AE">
        <w:rPr>
          <w:rFonts w:cs="David" w:hint="cs"/>
          <w:color w:val="000000" w:themeColor="text1"/>
          <w:sz w:val="28"/>
          <w:szCs w:val="28"/>
          <w:rtl/>
        </w:rPr>
        <w:t>ומקורותיו</w:t>
      </w:r>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0" w:name="OLE_LINK1"/>
      <w:bookmarkStart w:id="1" w:name="OLE_LINK2"/>
      <w:r w:rsidR="00F0519B" w:rsidRPr="00A10451">
        <w:rPr>
          <w:rFonts w:cs="David" w:hint="cs"/>
        </w:rPr>
        <w:t xml:space="preserve"> </w:t>
      </w:r>
      <w:r w:rsidRPr="00A10451">
        <w:rPr>
          <w:rFonts w:cs="David" w:hint="cs"/>
        </w:rPr>
        <w:t xml:space="preserve">Associate Professor </w:t>
      </w:r>
      <w:bookmarkEnd w:id="0"/>
      <w:bookmarkEnd w:id="1"/>
      <w:r w:rsidRPr="00A10451">
        <w:rPr>
          <w:rFonts w:cs="David" w:hint="cs"/>
        </w:rPr>
        <w:t xml:space="preserve">Barak </w:t>
      </w:r>
      <w:proofErr w:type="spellStart"/>
      <w:r w:rsidRPr="00A10451">
        <w:rPr>
          <w:rFonts w:cs="David" w:hint="cs"/>
        </w:rPr>
        <w:t>Fishbain</w:t>
      </w:r>
      <w:proofErr w:type="spellEnd"/>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05F8F5A" w:rsidR="00B61BB8"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2D0B553A" w14:textId="24C79071" w:rsidR="00510667" w:rsidRDefault="00510667" w:rsidP="003F702D">
      <w:pPr>
        <w:spacing w:after="160"/>
        <w:ind w:right="-2"/>
        <w:rPr>
          <w:rFonts w:cs="David"/>
        </w:rPr>
      </w:pPr>
      <w:r>
        <w:rPr>
          <w:rFonts w:cs="David"/>
        </w:rPr>
        <w:t xml:space="preserve">To do – </w:t>
      </w:r>
    </w:p>
    <w:p w14:paraId="3461075B" w14:textId="1BD74A58" w:rsidR="00B9132B" w:rsidRDefault="00B9132B" w:rsidP="003F702D">
      <w:pPr>
        <w:spacing w:after="160"/>
        <w:ind w:right="-2"/>
        <w:rPr>
          <w:rFonts w:cs="David"/>
          <w:b/>
          <w:bCs/>
          <w:strike/>
        </w:rPr>
      </w:pPr>
      <w:r w:rsidRPr="00A33910">
        <w:rPr>
          <w:rFonts w:cs="David"/>
          <w:b/>
          <w:bCs/>
          <w:strike/>
        </w:rPr>
        <w:t>Organize the introduction</w:t>
      </w:r>
    </w:p>
    <w:p w14:paraId="2D4BDF85" w14:textId="3186232E" w:rsidR="00A52B3A" w:rsidRPr="00880BBF" w:rsidRDefault="00A52B3A" w:rsidP="003F702D">
      <w:pPr>
        <w:spacing w:after="160"/>
        <w:ind w:right="-2"/>
        <w:rPr>
          <w:rFonts w:cs="David"/>
          <w:b/>
          <w:bCs/>
          <w:strike/>
          <w:rtl/>
        </w:rPr>
      </w:pPr>
      <w:r w:rsidRPr="00880BBF">
        <w:rPr>
          <w:rFonts w:cs="David"/>
          <w:b/>
          <w:bCs/>
          <w:strike/>
        </w:rPr>
        <w:t>Borg</w:t>
      </w:r>
    </w:p>
    <w:p w14:paraId="10B597C7" w14:textId="4C7A02B8" w:rsidR="00510667" w:rsidRPr="004060BA" w:rsidRDefault="00510667" w:rsidP="003F702D">
      <w:pPr>
        <w:spacing w:after="160"/>
        <w:ind w:right="-2"/>
        <w:rPr>
          <w:rFonts w:cs="David"/>
          <w:b/>
          <w:bCs/>
          <w:strike/>
        </w:rPr>
      </w:pPr>
      <w:r w:rsidRPr="004060BA">
        <w:rPr>
          <w:rFonts w:cs="David"/>
          <w:b/>
          <w:bCs/>
          <w:strike/>
        </w:rPr>
        <w:t>Write about sensor heterogeneity</w:t>
      </w:r>
      <w:r w:rsidR="0013642B" w:rsidRPr="004060BA">
        <w:rPr>
          <w:rFonts w:cs="David"/>
          <w:b/>
          <w:bCs/>
          <w:strike/>
        </w:rPr>
        <w:t xml:space="preserve"> -</w:t>
      </w:r>
      <w:r w:rsidR="00955C43" w:rsidRPr="004060BA">
        <w:rPr>
          <w:rFonts w:cs="David" w:hint="cs"/>
          <w:b/>
          <w:bCs/>
          <w:strike/>
          <w:rtl/>
        </w:rPr>
        <w:t xml:space="preserve"> </w:t>
      </w:r>
      <w:r w:rsidR="0013642B" w:rsidRPr="004060BA">
        <w:rPr>
          <w:rFonts w:cs="David"/>
          <w:b/>
          <w:bCs/>
          <w:strike/>
        </w:rPr>
        <w:t>LR</w:t>
      </w:r>
    </w:p>
    <w:p w14:paraId="4C6571E0" w14:textId="060304DF" w:rsidR="00510667" w:rsidRDefault="00510667" w:rsidP="003F702D">
      <w:pPr>
        <w:spacing w:after="160"/>
        <w:ind w:right="-2"/>
        <w:rPr>
          <w:rFonts w:cs="David"/>
          <w:b/>
          <w:bCs/>
        </w:rPr>
      </w:pPr>
      <w:r w:rsidRPr="008703D6">
        <w:rPr>
          <w:rFonts w:cs="David"/>
          <w:b/>
          <w:bCs/>
        </w:rPr>
        <w:t xml:space="preserve">Write </w:t>
      </w:r>
      <w:r w:rsidR="002916A0" w:rsidRPr="008703D6">
        <w:rPr>
          <w:rFonts w:cs="David"/>
          <w:b/>
          <w:bCs/>
        </w:rPr>
        <w:t xml:space="preserve">an </w:t>
      </w:r>
      <w:r w:rsidRPr="008703D6">
        <w:rPr>
          <w:rFonts w:cs="David"/>
          <w:b/>
          <w:bCs/>
        </w:rPr>
        <w:t>abstract</w:t>
      </w:r>
    </w:p>
    <w:p w14:paraId="3CDE98A2" w14:textId="1BEBD80E" w:rsidR="008A332D" w:rsidRDefault="008A332D" w:rsidP="003F702D">
      <w:pPr>
        <w:spacing w:after="160"/>
        <w:ind w:right="-2"/>
        <w:rPr>
          <w:rFonts w:cs="David"/>
          <w:b/>
          <w:bCs/>
          <w:rtl/>
        </w:rPr>
      </w:pPr>
      <w:r>
        <w:rPr>
          <w:rFonts w:cs="David"/>
          <w:b/>
          <w:bCs/>
        </w:rPr>
        <w:t>Write schedule</w:t>
      </w:r>
    </w:p>
    <w:p w14:paraId="41CC43D0" w14:textId="17988BF9" w:rsidR="0002533E" w:rsidRDefault="0002533E" w:rsidP="003F702D">
      <w:pPr>
        <w:spacing w:after="160"/>
        <w:ind w:right="-2"/>
        <w:rPr>
          <w:rFonts w:cs="David"/>
          <w:b/>
          <w:bCs/>
        </w:rPr>
      </w:pPr>
      <w:r>
        <w:rPr>
          <w:rFonts w:cs="David"/>
          <w:b/>
          <w:bCs/>
        </w:rPr>
        <w:t xml:space="preserve">Tables and figures </w:t>
      </w:r>
    </w:p>
    <w:p w14:paraId="757FC6DE" w14:textId="1C925003" w:rsidR="008703D6" w:rsidRDefault="008703D6" w:rsidP="003F702D">
      <w:pPr>
        <w:spacing w:after="160"/>
        <w:ind w:right="-2"/>
        <w:rPr>
          <w:rFonts w:cs="David"/>
          <w:b/>
          <w:bCs/>
        </w:rPr>
      </w:pPr>
      <w:r>
        <w:rPr>
          <w:rFonts w:cs="David"/>
          <w:b/>
          <w:bCs/>
        </w:rPr>
        <w:t>Go over what Shai talked about</w:t>
      </w:r>
      <w:r w:rsidR="00624704">
        <w:rPr>
          <w:rFonts w:cs="David"/>
          <w:b/>
          <w:bCs/>
        </w:rPr>
        <w:t xml:space="preserve"> f2f</w:t>
      </w:r>
    </w:p>
    <w:p w14:paraId="34143658" w14:textId="05A281D6" w:rsidR="002C35F7" w:rsidRPr="000D2E3C" w:rsidRDefault="002C35F7" w:rsidP="003F702D">
      <w:pPr>
        <w:spacing w:after="160"/>
        <w:ind w:right="-2"/>
        <w:rPr>
          <w:rFonts w:cs="David"/>
          <w:b/>
          <w:bCs/>
          <w:strike/>
        </w:rPr>
      </w:pPr>
      <w:r w:rsidRPr="000D2E3C">
        <w:rPr>
          <w:rFonts w:cs="David"/>
          <w:b/>
          <w:bCs/>
          <w:strike/>
        </w:rPr>
        <w:t>Insert table of content</w:t>
      </w:r>
    </w:p>
    <w:p w14:paraId="58125397" w14:textId="77777777" w:rsidR="00510667" w:rsidRPr="00A10451" w:rsidRDefault="00510667" w:rsidP="003F702D">
      <w:pPr>
        <w:spacing w:after="160"/>
        <w:ind w:right="-2"/>
        <w:rPr>
          <w:rFonts w:cs="David"/>
        </w:rPr>
      </w:pP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sdt>
      <w:sdtPr>
        <w:rPr>
          <w:rFonts w:eastAsia="Times New Roman" w:cs="Times New Roman"/>
          <w:b w:val="0"/>
          <w:color w:val="auto"/>
          <w:sz w:val="24"/>
          <w:szCs w:val="24"/>
        </w:rPr>
        <w:id w:val="585124063"/>
        <w:docPartObj>
          <w:docPartGallery w:val="Table of Contents"/>
          <w:docPartUnique/>
        </w:docPartObj>
      </w:sdtPr>
      <w:sdtEndPr>
        <w:rPr>
          <w:bCs/>
          <w:noProof/>
        </w:rPr>
      </w:sdtEndPr>
      <w:sdtContent>
        <w:p w14:paraId="2FF68FFD" w14:textId="498F16F5" w:rsidR="00A52152" w:rsidRPr="00A52152" w:rsidRDefault="00A52152" w:rsidP="00880BBF">
          <w:pPr>
            <w:pStyle w:val="Heading1"/>
            <w:rPr>
              <w:bCs/>
              <w:sz w:val="24"/>
              <w:szCs w:val="24"/>
            </w:rPr>
          </w:pPr>
          <w:r>
            <w:t>Table of Contents</w:t>
          </w:r>
        </w:p>
        <w:p w14:paraId="4A511FA3" w14:textId="19B30487" w:rsidR="00A52152" w:rsidRPr="00A52152" w:rsidRDefault="00A52152" w:rsidP="00D32836">
          <w:pPr>
            <w:pStyle w:val="TOC1"/>
            <w:spacing w:line="276" w:lineRule="auto"/>
            <w:rPr>
              <w:rtl/>
            </w:rPr>
          </w:pPr>
          <w:r w:rsidRPr="00A52152">
            <w:rPr>
              <w:rFonts w:hint="cs"/>
              <w:noProof w:val="0"/>
            </w:rPr>
            <w:fldChar w:fldCharType="begin"/>
          </w:r>
          <w:r w:rsidRPr="00A52152">
            <w:rPr>
              <w:rFonts w:hint="cs"/>
            </w:rPr>
            <w:instrText xml:space="preserve"> TOC \o "1-3" \h \z \u </w:instrText>
          </w:r>
          <w:r w:rsidRPr="00A52152">
            <w:rPr>
              <w:rFonts w:hint="cs"/>
              <w:noProof w:val="0"/>
            </w:rPr>
            <w:fldChar w:fldCharType="separate"/>
          </w:r>
          <w:hyperlink w:anchor="_Toc11674400" w:history="1">
            <w:r w:rsidRPr="00A52152">
              <w:rPr>
                <w:rStyle w:val="Hyperlink"/>
                <w:rFonts w:hint="cs"/>
              </w:rPr>
              <w:t>Introduction</w:t>
            </w:r>
            <w:r w:rsidRPr="00A52152">
              <w:rPr>
                <w:rFonts w:hint="cs"/>
                <w:webHidden/>
                <w:rtl/>
              </w:rPr>
              <w:tab/>
            </w:r>
            <w:r w:rsidRPr="00A52152">
              <w:rPr>
                <w:rFonts w:hint="cs"/>
                <w:webHidden/>
                <w:rtl/>
              </w:rPr>
              <w:fldChar w:fldCharType="begin"/>
            </w:r>
            <w:r w:rsidRPr="00A52152">
              <w:rPr>
                <w:rFonts w:hint="cs"/>
                <w:webHidden/>
                <w:rtl/>
              </w:rPr>
              <w:instrText xml:space="preserve"> </w:instrText>
            </w:r>
            <w:r w:rsidRPr="00A52152">
              <w:rPr>
                <w:rFonts w:hint="cs"/>
                <w:webHidden/>
              </w:rPr>
              <w:instrText>PAGEREF</w:instrText>
            </w:r>
            <w:r w:rsidRPr="00A52152">
              <w:rPr>
                <w:rFonts w:hint="cs"/>
                <w:webHidden/>
                <w:rtl/>
              </w:rPr>
              <w:instrText xml:space="preserve"> _</w:instrText>
            </w:r>
            <w:r w:rsidRPr="00A52152">
              <w:rPr>
                <w:rFonts w:hint="cs"/>
                <w:webHidden/>
              </w:rPr>
              <w:instrText>Toc11674400 \h</w:instrText>
            </w:r>
            <w:r w:rsidRPr="00A52152">
              <w:rPr>
                <w:rFonts w:hint="cs"/>
                <w:webHidden/>
                <w:rtl/>
              </w:rPr>
              <w:instrText xml:space="preserve"> </w:instrText>
            </w:r>
            <w:r w:rsidRPr="00A52152">
              <w:rPr>
                <w:rFonts w:hint="cs"/>
                <w:webHidden/>
                <w:rtl/>
              </w:rPr>
            </w:r>
            <w:r w:rsidRPr="00A52152">
              <w:rPr>
                <w:rFonts w:hint="cs"/>
                <w:webHidden/>
                <w:rtl/>
              </w:rPr>
              <w:fldChar w:fldCharType="separate"/>
            </w:r>
            <w:r w:rsidR="004060BA">
              <w:rPr>
                <w:webHidden/>
              </w:rPr>
              <w:t>1</w:t>
            </w:r>
            <w:r w:rsidRPr="00A52152">
              <w:rPr>
                <w:rFonts w:hint="cs"/>
                <w:webHidden/>
                <w:rtl/>
              </w:rPr>
              <w:fldChar w:fldCharType="end"/>
            </w:r>
          </w:hyperlink>
        </w:p>
        <w:p w14:paraId="25377C7E" w14:textId="77431E19" w:rsidR="00A52152" w:rsidRPr="00A52152" w:rsidRDefault="00ED598A" w:rsidP="00D32836">
          <w:pPr>
            <w:pStyle w:val="TOC2"/>
            <w:spacing w:line="276" w:lineRule="auto"/>
            <w:rPr>
              <w:noProof/>
              <w:rtl/>
            </w:rPr>
          </w:pPr>
          <w:hyperlink w:anchor="_Toc11674401" w:history="1">
            <w:r w:rsidR="00A52152" w:rsidRPr="00A52152">
              <w:rPr>
                <w:rStyle w:val="Hyperlink"/>
                <w:rFonts w:ascii="David" w:hAnsi="David" w:cs="David" w:hint="cs"/>
                <w:b w:val="0"/>
                <w:noProof/>
                <w:sz w:val="24"/>
                <w:szCs w:val="24"/>
              </w:rPr>
              <w:t>Air pollu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1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w:t>
            </w:r>
            <w:r w:rsidR="00A52152" w:rsidRPr="00A52152">
              <w:rPr>
                <w:rFonts w:hint="cs"/>
                <w:noProof/>
                <w:webHidden/>
                <w:rtl/>
              </w:rPr>
              <w:fldChar w:fldCharType="end"/>
            </w:r>
          </w:hyperlink>
        </w:p>
        <w:p w14:paraId="5CAFC42A" w14:textId="4D1C4FFD" w:rsidR="00A52152" w:rsidRPr="00A52152" w:rsidRDefault="00ED598A" w:rsidP="00D32836">
          <w:pPr>
            <w:pStyle w:val="TOC2"/>
            <w:spacing w:line="276" w:lineRule="auto"/>
            <w:rPr>
              <w:noProof/>
              <w:rtl/>
            </w:rPr>
          </w:pPr>
          <w:hyperlink w:anchor="_Toc11674402" w:history="1">
            <w:r w:rsidR="00A52152" w:rsidRPr="00A52152">
              <w:rPr>
                <w:rStyle w:val="Hyperlink"/>
                <w:rFonts w:ascii="David" w:hAnsi="David" w:cs="David" w:hint="cs"/>
                <w:b w:val="0"/>
                <w:noProof/>
                <w:sz w:val="24"/>
                <w:szCs w:val="24"/>
              </w:rPr>
              <w:t>Monitoring air pollu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2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w:t>
            </w:r>
            <w:r w:rsidR="00A52152" w:rsidRPr="00A52152">
              <w:rPr>
                <w:rFonts w:hint="cs"/>
                <w:noProof/>
                <w:webHidden/>
                <w:rtl/>
              </w:rPr>
              <w:fldChar w:fldCharType="end"/>
            </w:r>
          </w:hyperlink>
        </w:p>
        <w:p w14:paraId="5E0569A8" w14:textId="576BF00E" w:rsidR="00A52152" w:rsidRPr="00A52152" w:rsidRDefault="00ED598A" w:rsidP="00D32836">
          <w:pPr>
            <w:pStyle w:val="TOC2"/>
            <w:spacing w:line="276" w:lineRule="auto"/>
            <w:rPr>
              <w:noProof/>
              <w:rtl/>
            </w:rPr>
          </w:pPr>
          <w:hyperlink w:anchor="_Toc11674403" w:history="1">
            <w:r w:rsidR="00A52152" w:rsidRPr="00A52152">
              <w:rPr>
                <w:rStyle w:val="Hyperlink"/>
                <w:rFonts w:ascii="David" w:hAnsi="David" w:cs="David" w:hint="cs"/>
                <w:b w:val="0"/>
                <w:noProof/>
                <w:sz w:val="24"/>
                <w:szCs w:val="24"/>
              </w:rPr>
              <w:t>Air pollution representation in space</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3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2</w:t>
            </w:r>
            <w:r w:rsidR="00A52152" w:rsidRPr="00A52152">
              <w:rPr>
                <w:rFonts w:hint="cs"/>
                <w:noProof/>
                <w:webHidden/>
                <w:rtl/>
              </w:rPr>
              <w:fldChar w:fldCharType="end"/>
            </w:r>
          </w:hyperlink>
        </w:p>
        <w:p w14:paraId="10B3292D" w14:textId="5DD5651A" w:rsidR="00A52152" w:rsidRPr="00A52152" w:rsidRDefault="00ED598A" w:rsidP="00D32836">
          <w:pPr>
            <w:pStyle w:val="TOC2"/>
            <w:spacing w:line="276" w:lineRule="auto"/>
            <w:rPr>
              <w:noProof/>
              <w:rtl/>
            </w:rPr>
          </w:pPr>
          <w:hyperlink w:anchor="_Toc11674404" w:history="1">
            <w:r w:rsidR="00A52152" w:rsidRPr="00A52152">
              <w:rPr>
                <w:rStyle w:val="Hyperlink"/>
                <w:rFonts w:ascii="David" w:hAnsi="David" w:cs="David" w:hint="cs"/>
                <w:b w:val="0"/>
                <w:noProof/>
                <w:sz w:val="24"/>
                <w:szCs w:val="24"/>
              </w:rPr>
              <w:t>Source term estim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4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3</w:t>
            </w:r>
            <w:r w:rsidR="00A52152" w:rsidRPr="00A52152">
              <w:rPr>
                <w:rFonts w:hint="cs"/>
                <w:noProof/>
                <w:webHidden/>
                <w:rtl/>
              </w:rPr>
              <w:fldChar w:fldCharType="end"/>
            </w:r>
          </w:hyperlink>
        </w:p>
        <w:p w14:paraId="443F6057" w14:textId="36B5F5DD" w:rsidR="00A52152" w:rsidRPr="00A52152" w:rsidRDefault="00ED598A" w:rsidP="00D32836">
          <w:pPr>
            <w:pStyle w:val="TOC2"/>
            <w:spacing w:line="276" w:lineRule="auto"/>
            <w:rPr>
              <w:noProof/>
              <w:rtl/>
            </w:rPr>
          </w:pPr>
          <w:hyperlink w:anchor="_Toc11674405" w:history="1">
            <w:r w:rsidR="00A52152" w:rsidRPr="00A52152">
              <w:rPr>
                <w:rStyle w:val="Hyperlink"/>
                <w:rFonts w:ascii="David" w:hAnsi="David" w:cs="David" w:hint="cs"/>
                <w:b w:val="0"/>
                <w:noProof/>
                <w:sz w:val="24"/>
                <w:szCs w:val="24"/>
              </w:rPr>
              <w:t>Network deploymen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5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3</w:t>
            </w:r>
            <w:r w:rsidR="00A52152" w:rsidRPr="00A52152">
              <w:rPr>
                <w:rFonts w:hint="cs"/>
                <w:noProof/>
                <w:webHidden/>
                <w:rtl/>
              </w:rPr>
              <w:fldChar w:fldCharType="end"/>
            </w:r>
          </w:hyperlink>
        </w:p>
        <w:p w14:paraId="4E5FBDE6" w14:textId="30DA4F4C" w:rsidR="00A52152" w:rsidRPr="00A52152" w:rsidRDefault="00ED598A" w:rsidP="00D32836">
          <w:pPr>
            <w:pStyle w:val="TOC1"/>
            <w:spacing w:line="276" w:lineRule="auto"/>
            <w:rPr>
              <w:rtl/>
            </w:rPr>
          </w:pPr>
          <w:hyperlink w:anchor="_Toc11674406" w:history="1">
            <w:r w:rsidR="00A52152" w:rsidRPr="00A52152">
              <w:rPr>
                <w:rStyle w:val="Hyperlink"/>
                <w:rFonts w:hint="cs"/>
                <w:bCs/>
              </w:rPr>
              <w:t>Research hypothesis and objectives</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06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5</w:t>
            </w:r>
            <w:r w:rsidR="00A52152" w:rsidRPr="00A52152">
              <w:rPr>
                <w:rFonts w:hint="cs"/>
                <w:webHidden/>
                <w:rtl/>
              </w:rPr>
              <w:fldChar w:fldCharType="end"/>
            </w:r>
          </w:hyperlink>
        </w:p>
        <w:p w14:paraId="4A0507A8" w14:textId="04FB9A1F" w:rsidR="00A52152" w:rsidRPr="00A52152" w:rsidRDefault="00ED598A" w:rsidP="00D32836">
          <w:pPr>
            <w:pStyle w:val="TOC2"/>
            <w:spacing w:line="276" w:lineRule="auto"/>
            <w:rPr>
              <w:noProof/>
              <w:rtl/>
            </w:rPr>
          </w:pPr>
          <w:hyperlink w:anchor="_Toc11674407" w:history="1">
            <w:r w:rsidR="00A52152" w:rsidRPr="00A52152">
              <w:rPr>
                <w:rStyle w:val="Hyperlink"/>
                <w:rFonts w:ascii="David" w:hAnsi="David" w:cs="David" w:hint="cs"/>
                <w:b w:val="0"/>
                <w:noProof/>
                <w:sz w:val="24"/>
                <w:szCs w:val="24"/>
              </w:rPr>
              <w:t>Research hypothesis</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7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5</w:t>
            </w:r>
            <w:r w:rsidR="00A52152" w:rsidRPr="00A52152">
              <w:rPr>
                <w:rFonts w:hint="cs"/>
                <w:noProof/>
                <w:webHidden/>
                <w:rtl/>
              </w:rPr>
              <w:fldChar w:fldCharType="end"/>
            </w:r>
          </w:hyperlink>
        </w:p>
        <w:p w14:paraId="3E038F79" w14:textId="2B3F3AFC" w:rsidR="00A52152" w:rsidRPr="00A52152" w:rsidRDefault="00ED598A" w:rsidP="00D32836">
          <w:pPr>
            <w:pStyle w:val="TOC2"/>
            <w:spacing w:line="276" w:lineRule="auto"/>
            <w:rPr>
              <w:noProof/>
              <w:rtl/>
            </w:rPr>
          </w:pPr>
          <w:hyperlink w:anchor="_Toc11674408" w:history="1">
            <w:r w:rsidR="00A52152" w:rsidRPr="00A52152">
              <w:rPr>
                <w:rStyle w:val="Hyperlink"/>
                <w:rFonts w:ascii="David" w:hAnsi="David" w:cs="David" w:hint="cs"/>
                <w:b w:val="0"/>
                <w:noProof/>
                <w:sz w:val="24"/>
                <w:szCs w:val="24"/>
              </w:rPr>
              <w:t>Research objectives</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08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5</w:t>
            </w:r>
            <w:r w:rsidR="00A52152" w:rsidRPr="00A52152">
              <w:rPr>
                <w:rFonts w:hint="cs"/>
                <w:noProof/>
                <w:webHidden/>
                <w:rtl/>
              </w:rPr>
              <w:fldChar w:fldCharType="end"/>
            </w:r>
          </w:hyperlink>
        </w:p>
        <w:p w14:paraId="29A3EDD3" w14:textId="2B985526" w:rsidR="00A52152" w:rsidRPr="00A52152" w:rsidRDefault="00ED598A" w:rsidP="00D32836">
          <w:pPr>
            <w:pStyle w:val="TOC1"/>
            <w:spacing w:line="276" w:lineRule="auto"/>
            <w:rPr>
              <w:rtl/>
            </w:rPr>
          </w:pPr>
          <w:hyperlink w:anchor="_Toc11674409" w:history="1">
            <w:r w:rsidR="00A52152" w:rsidRPr="00A52152">
              <w:rPr>
                <w:rStyle w:val="Hyperlink"/>
                <w:rFonts w:hint="cs"/>
              </w:rPr>
              <w:t>Research contribution</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09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6</w:t>
            </w:r>
            <w:r w:rsidR="00A52152" w:rsidRPr="00A52152">
              <w:rPr>
                <w:rFonts w:hint="cs"/>
                <w:webHidden/>
                <w:rtl/>
              </w:rPr>
              <w:fldChar w:fldCharType="end"/>
            </w:r>
          </w:hyperlink>
        </w:p>
        <w:p w14:paraId="10E77B77" w14:textId="70424519" w:rsidR="00A52152" w:rsidRPr="00A52152" w:rsidRDefault="00ED598A" w:rsidP="00D32836">
          <w:pPr>
            <w:pStyle w:val="TOC1"/>
            <w:spacing w:line="276" w:lineRule="auto"/>
            <w:rPr>
              <w:rtl/>
            </w:rPr>
          </w:pPr>
          <w:hyperlink w:anchor="_Toc11674410" w:history="1">
            <w:r w:rsidR="00A52152" w:rsidRPr="00A52152">
              <w:rPr>
                <w:rStyle w:val="Hyperlink"/>
                <w:rFonts w:hint="cs"/>
              </w:rPr>
              <w:t>Literature review</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10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7</w:t>
            </w:r>
            <w:r w:rsidR="00A52152" w:rsidRPr="00A52152">
              <w:rPr>
                <w:rFonts w:hint="cs"/>
                <w:webHidden/>
                <w:rtl/>
              </w:rPr>
              <w:fldChar w:fldCharType="end"/>
            </w:r>
          </w:hyperlink>
        </w:p>
        <w:p w14:paraId="1B784678" w14:textId="70223692" w:rsidR="00A52152" w:rsidRPr="00A52152" w:rsidRDefault="00ED598A" w:rsidP="00D32836">
          <w:pPr>
            <w:pStyle w:val="TOC2"/>
            <w:spacing w:line="276" w:lineRule="auto"/>
            <w:rPr>
              <w:noProof/>
              <w:rtl/>
            </w:rPr>
          </w:pPr>
          <w:hyperlink w:anchor="_Toc11674411" w:history="1">
            <w:r w:rsidR="00A52152" w:rsidRPr="00A52152">
              <w:rPr>
                <w:rStyle w:val="Hyperlink"/>
                <w:rFonts w:ascii="David" w:hAnsi="David" w:cs="David" w:hint="cs"/>
                <w:b w:val="0"/>
                <w:noProof/>
                <w:sz w:val="24"/>
                <w:szCs w:val="24"/>
              </w:rPr>
              <w:t>The problem of sensors’ deploymen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1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7</w:t>
            </w:r>
            <w:r w:rsidR="00A52152" w:rsidRPr="00A52152">
              <w:rPr>
                <w:rFonts w:hint="cs"/>
                <w:noProof/>
                <w:webHidden/>
                <w:rtl/>
              </w:rPr>
              <w:fldChar w:fldCharType="end"/>
            </w:r>
          </w:hyperlink>
        </w:p>
        <w:p w14:paraId="703432F2" w14:textId="51898A30" w:rsidR="00A52152" w:rsidRPr="00A52152" w:rsidRDefault="00ED598A" w:rsidP="00D32836">
          <w:pPr>
            <w:pStyle w:val="TOC2"/>
            <w:spacing w:line="276" w:lineRule="auto"/>
            <w:rPr>
              <w:noProof/>
              <w:rtl/>
            </w:rPr>
          </w:pPr>
          <w:hyperlink w:anchor="_Toc11674412" w:history="1">
            <w:r w:rsidR="00A52152" w:rsidRPr="00A52152">
              <w:rPr>
                <w:rStyle w:val="Hyperlink"/>
                <w:rFonts w:ascii="David" w:hAnsi="David" w:cs="David" w:hint="cs"/>
                <w:b w:val="0"/>
                <w:noProof/>
                <w:sz w:val="24"/>
                <w:szCs w:val="24"/>
              </w:rPr>
              <w:t>The importance of network’s applic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2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7</w:t>
            </w:r>
            <w:r w:rsidR="00A52152" w:rsidRPr="00A52152">
              <w:rPr>
                <w:rFonts w:hint="cs"/>
                <w:noProof/>
                <w:webHidden/>
                <w:rtl/>
              </w:rPr>
              <w:fldChar w:fldCharType="end"/>
            </w:r>
          </w:hyperlink>
        </w:p>
        <w:p w14:paraId="1D936773" w14:textId="45B44DDD" w:rsidR="00A52152" w:rsidRPr="00A52152" w:rsidRDefault="00ED598A" w:rsidP="00D32836">
          <w:pPr>
            <w:pStyle w:val="TOC2"/>
            <w:spacing w:line="276" w:lineRule="auto"/>
            <w:rPr>
              <w:noProof/>
              <w:rtl/>
            </w:rPr>
          </w:pPr>
          <w:hyperlink w:anchor="_Toc11674413" w:history="1">
            <w:r w:rsidR="00A52152" w:rsidRPr="00A52152">
              <w:rPr>
                <w:rStyle w:val="Hyperlink"/>
                <w:rFonts w:ascii="David" w:hAnsi="David" w:cs="David" w:hint="cs"/>
                <w:b w:val="0"/>
                <w:noProof/>
                <w:sz w:val="24"/>
                <w:szCs w:val="24"/>
              </w:rPr>
              <w:t>Sensors’ redeploymen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3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9</w:t>
            </w:r>
            <w:r w:rsidR="00A52152" w:rsidRPr="00A52152">
              <w:rPr>
                <w:rFonts w:hint="cs"/>
                <w:noProof/>
                <w:webHidden/>
                <w:rtl/>
              </w:rPr>
              <w:fldChar w:fldCharType="end"/>
            </w:r>
          </w:hyperlink>
        </w:p>
        <w:p w14:paraId="3AF4723B" w14:textId="2211C022" w:rsidR="00A52152" w:rsidRPr="00A52152" w:rsidRDefault="00ED598A" w:rsidP="00D32836">
          <w:pPr>
            <w:pStyle w:val="TOC2"/>
            <w:spacing w:line="276" w:lineRule="auto"/>
            <w:rPr>
              <w:noProof/>
              <w:rtl/>
            </w:rPr>
          </w:pPr>
          <w:hyperlink w:anchor="_Toc11674414" w:history="1">
            <w:r w:rsidR="00A52152" w:rsidRPr="00A52152">
              <w:rPr>
                <w:rStyle w:val="Hyperlink"/>
                <w:rFonts w:ascii="David" w:hAnsi="David" w:cs="David" w:hint="cs"/>
                <w:b w:val="0"/>
                <w:noProof/>
                <w:sz w:val="24"/>
                <w:szCs w:val="24"/>
              </w:rPr>
              <w:t>Heterogeneity of network’s sensors</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4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8</w:t>
            </w:r>
            <w:r w:rsidR="00A52152" w:rsidRPr="00A52152">
              <w:rPr>
                <w:rFonts w:hint="cs"/>
                <w:noProof/>
                <w:webHidden/>
                <w:rtl/>
              </w:rPr>
              <w:fldChar w:fldCharType="end"/>
            </w:r>
          </w:hyperlink>
        </w:p>
        <w:p w14:paraId="4ECF17E6" w14:textId="53613AE8" w:rsidR="00A52152" w:rsidRPr="00A52152" w:rsidRDefault="00ED598A" w:rsidP="00D32836">
          <w:pPr>
            <w:pStyle w:val="TOC2"/>
            <w:spacing w:line="276" w:lineRule="auto"/>
            <w:rPr>
              <w:noProof/>
              <w:rtl/>
            </w:rPr>
          </w:pPr>
          <w:hyperlink w:anchor="_Toc11674415" w:history="1">
            <w:r w:rsidR="00A52152" w:rsidRPr="00A52152">
              <w:rPr>
                <w:rStyle w:val="Hyperlink"/>
                <w:rFonts w:ascii="David" w:hAnsi="David" w:cs="David" w:hint="cs"/>
                <w:b w:val="0"/>
                <w:noProof/>
                <w:sz w:val="24"/>
                <w:szCs w:val="24"/>
              </w:rPr>
              <w:t>Optimization aspec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5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9</w:t>
            </w:r>
            <w:r w:rsidR="00A52152" w:rsidRPr="00A52152">
              <w:rPr>
                <w:rFonts w:hint="cs"/>
                <w:noProof/>
                <w:webHidden/>
                <w:rtl/>
              </w:rPr>
              <w:fldChar w:fldCharType="end"/>
            </w:r>
          </w:hyperlink>
        </w:p>
        <w:p w14:paraId="79D4C3EB" w14:textId="098A7E0F" w:rsidR="00A52152" w:rsidRPr="00A52152" w:rsidRDefault="00ED598A" w:rsidP="00D32836">
          <w:pPr>
            <w:pStyle w:val="TOC1"/>
            <w:spacing w:line="276" w:lineRule="auto"/>
            <w:rPr>
              <w:rtl/>
            </w:rPr>
          </w:pPr>
          <w:hyperlink w:anchor="_Toc11674416" w:history="1">
            <w:r w:rsidR="00A52152" w:rsidRPr="00A52152">
              <w:rPr>
                <w:rStyle w:val="Hyperlink"/>
                <w:rFonts w:hint="cs"/>
              </w:rPr>
              <w:t>Methods and Research plan</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16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1</w:t>
            </w:r>
            <w:r w:rsidR="00A52152" w:rsidRPr="00A52152">
              <w:rPr>
                <w:rFonts w:hint="cs"/>
                <w:webHidden/>
                <w:rtl/>
              </w:rPr>
              <w:fldChar w:fldCharType="end"/>
            </w:r>
          </w:hyperlink>
        </w:p>
        <w:p w14:paraId="726D07C1" w14:textId="2A4D4020" w:rsidR="00A52152" w:rsidRPr="00A52152" w:rsidRDefault="00ED598A" w:rsidP="00D32836">
          <w:pPr>
            <w:pStyle w:val="TOC2"/>
            <w:spacing w:line="276" w:lineRule="auto"/>
            <w:rPr>
              <w:noProof/>
              <w:rtl/>
            </w:rPr>
          </w:pPr>
          <w:hyperlink w:anchor="_Toc11674417" w:history="1">
            <w:r w:rsidR="00A52152" w:rsidRPr="00A52152">
              <w:rPr>
                <w:rStyle w:val="Hyperlink"/>
                <w:rFonts w:ascii="David" w:hAnsi="David" w:cs="David" w:hint="cs"/>
                <w:b w:val="0"/>
                <w:noProof/>
                <w:sz w:val="24"/>
                <w:szCs w:val="24"/>
              </w:rPr>
              <w:t>Background</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7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1</w:t>
            </w:r>
            <w:r w:rsidR="00A52152" w:rsidRPr="00A52152">
              <w:rPr>
                <w:rFonts w:hint="cs"/>
                <w:noProof/>
                <w:webHidden/>
                <w:rtl/>
              </w:rPr>
              <w:fldChar w:fldCharType="end"/>
            </w:r>
          </w:hyperlink>
        </w:p>
        <w:p w14:paraId="5BCF5AD7" w14:textId="4C6EE644" w:rsidR="00A52152" w:rsidRPr="00A52152" w:rsidRDefault="00ED598A" w:rsidP="00D32836">
          <w:pPr>
            <w:pStyle w:val="TOC3"/>
            <w:spacing w:line="276" w:lineRule="auto"/>
            <w:rPr>
              <w:noProof/>
              <w:rtl/>
            </w:rPr>
          </w:pPr>
          <w:hyperlink w:anchor="_Toc11674418" w:history="1">
            <w:r w:rsidR="00A52152" w:rsidRPr="00A52152">
              <w:rPr>
                <w:rStyle w:val="Hyperlink"/>
                <w:rFonts w:ascii="David" w:hAnsi="David" w:cs="David" w:hint="cs"/>
                <w:bCs/>
                <w:noProof/>
                <w:sz w:val="24"/>
                <w:szCs w:val="24"/>
              </w:rPr>
              <w:t>The Gaussian plume model</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8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1</w:t>
            </w:r>
            <w:r w:rsidR="00A52152" w:rsidRPr="00A52152">
              <w:rPr>
                <w:rFonts w:hint="cs"/>
                <w:noProof/>
                <w:webHidden/>
                <w:rtl/>
              </w:rPr>
              <w:fldChar w:fldCharType="end"/>
            </w:r>
          </w:hyperlink>
        </w:p>
        <w:p w14:paraId="3CDCE151" w14:textId="31172EAF" w:rsidR="00A52152" w:rsidRPr="00A52152" w:rsidRDefault="00ED598A" w:rsidP="00D32836">
          <w:pPr>
            <w:pStyle w:val="TOC3"/>
            <w:spacing w:line="276" w:lineRule="auto"/>
            <w:rPr>
              <w:noProof/>
              <w:rtl/>
            </w:rPr>
          </w:pPr>
          <w:hyperlink w:anchor="_Toc11674419" w:history="1">
            <w:r w:rsidR="00A52152" w:rsidRPr="00A52152">
              <w:rPr>
                <w:rStyle w:val="Hyperlink"/>
                <w:rFonts w:ascii="David" w:hAnsi="David" w:cs="David" w:hint="cs"/>
                <w:bCs/>
                <w:noProof/>
                <w:sz w:val="24"/>
                <w:szCs w:val="24"/>
              </w:rPr>
              <w:t>Meteorology</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19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2</w:t>
            </w:r>
            <w:r w:rsidR="00A52152" w:rsidRPr="00A52152">
              <w:rPr>
                <w:rFonts w:hint="cs"/>
                <w:noProof/>
                <w:webHidden/>
                <w:rtl/>
              </w:rPr>
              <w:fldChar w:fldCharType="end"/>
            </w:r>
          </w:hyperlink>
        </w:p>
        <w:p w14:paraId="00BCB9E5" w14:textId="3BD00A68" w:rsidR="00A52152" w:rsidRPr="00A52152" w:rsidRDefault="00ED598A" w:rsidP="00D32836">
          <w:pPr>
            <w:pStyle w:val="TOC3"/>
            <w:spacing w:line="276" w:lineRule="auto"/>
            <w:rPr>
              <w:noProof/>
              <w:rtl/>
            </w:rPr>
          </w:pPr>
          <w:hyperlink w:anchor="_Toc11674420" w:history="1">
            <w:r w:rsidR="00A52152" w:rsidRPr="00A52152">
              <w:rPr>
                <w:rStyle w:val="Hyperlink"/>
                <w:rFonts w:ascii="David" w:hAnsi="David" w:cs="David" w:hint="cs"/>
                <w:bCs/>
                <w:noProof/>
                <w:sz w:val="24"/>
                <w:szCs w:val="24"/>
              </w:rPr>
              <w:t>The Borg Multi-Objective Evolutionary algorithm (MOEA) framework</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0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3</w:t>
            </w:r>
            <w:r w:rsidR="00A52152" w:rsidRPr="00A52152">
              <w:rPr>
                <w:rFonts w:hint="cs"/>
                <w:noProof/>
                <w:webHidden/>
                <w:rtl/>
              </w:rPr>
              <w:fldChar w:fldCharType="end"/>
            </w:r>
          </w:hyperlink>
        </w:p>
        <w:p w14:paraId="63343505" w14:textId="3D8DAD3C" w:rsidR="00A52152" w:rsidRPr="00A52152" w:rsidRDefault="00ED598A" w:rsidP="00D32836">
          <w:pPr>
            <w:pStyle w:val="TOC2"/>
            <w:spacing w:line="276" w:lineRule="auto"/>
            <w:rPr>
              <w:noProof/>
              <w:rtl/>
            </w:rPr>
          </w:pPr>
          <w:hyperlink w:anchor="_Toc11674421" w:history="1">
            <w:r w:rsidR="00A52152" w:rsidRPr="00A52152">
              <w:rPr>
                <w:rStyle w:val="Hyperlink"/>
                <w:rFonts w:ascii="David" w:hAnsi="David" w:cs="David" w:hint="cs"/>
                <w:b w:val="0"/>
                <w:noProof/>
                <w:sz w:val="24"/>
                <w:szCs w:val="24"/>
              </w:rPr>
              <w:t>Methodology – problem formulation and optimiz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1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3</w:t>
            </w:r>
            <w:r w:rsidR="00A52152" w:rsidRPr="00A52152">
              <w:rPr>
                <w:rFonts w:hint="cs"/>
                <w:noProof/>
                <w:webHidden/>
                <w:rtl/>
              </w:rPr>
              <w:fldChar w:fldCharType="end"/>
            </w:r>
          </w:hyperlink>
        </w:p>
        <w:p w14:paraId="64E2EECF" w14:textId="72AD3464" w:rsidR="00A52152" w:rsidRPr="00A52152" w:rsidRDefault="00ED598A" w:rsidP="00D32836">
          <w:pPr>
            <w:pStyle w:val="TOC3"/>
            <w:spacing w:line="276" w:lineRule="auto"/>
            <w:rPr>
              <w:noProof/>
              <w:rtl/>
            </w:rPr>
          </w:pPr>
          <w:hyperlink w:anchor="_Toc11674422" w:history="1">
            <w:r w:rsidR="00A52152" w:rsidRPr="00A52152">
              <w:rPr>
                <w:rStyle w:val="Hyperlink"/>
                <w:rFonts w:ascii="David" w:hAnsi="David" w:cs="David" w:hint="cs"/>
                <w:bCs/>
                <w:noProof/>
                <w:sz w:val="24"/>
                <w:szCs w:val="24"/>
              </w:rPr>
              <w:t>General formul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2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3</w:t>
            </w:r>
            <w:r w:rsidR="00A52152" w:rsidRPr="00A52152">
              <w:rPr>
                <w:rFonts w:hint="cs"/>
                <w:noProof/>
                <w:webHidden/>
                <w:rtl/>
              </w:rPr>
              <w:fldChar w:fldCharType="end"/>
            </w:r>
          </w:hyperlink>
        </w:p>
        <w:p w14:paraId="70F07960" w14:textId="46407512" w:rsidR="00A52152" w:rsidRPr="00A52152" w:rsidRDefault="00ED598A" w:rsidP="00D32836">
          <w:pPr>
            <w:pStyle w:val="TOC3"/>
            <w:spacing w:line="276" w:lineRule="auto"/>
            <w:rPr>
              <w:noProof/>
              <w:rtl/>
            </w:rPr>
          </w:pPr>
          <w:hyperlink w:anchor="_Toc11674423" w:history="1">
            <w:r w:rsidR="00A52152" w:rsidRPr="00A52152">
              <w:rPr>
                <w:rStyle w:val="Hyperlink"/>
                <w:rFonts w:ascii="David" w:hAnsi="David" w:cs="David" w:hint="cs"/>
                <w:bCs/>
                <w:noProof/>
                <w:sz w:val="24"/>
                <w:szCs w:val="24"/>
              </w:rPr>
              <w:t>Pairwise Euclidean distance (PED)</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3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4</w:t>
            </w:r>
            <w:r w:rsidR="00A52152" w:rsidRPr="00A52152">
              <w:rPr>
                <w:rFonts w:hint="cs"/>
                <w:noProof/>
                <w:webHidden/>
                <w:rtl/>
              </w:rPr>
              <w:fldChar w:fldCharType="end"/>
            </w:r>
          </w:hyperlink>
        </w:p>
        <w:p w14:paraId="546D5395" w14:textId="766F29E3" w:rsidR="00A52152" w:rsidRPr="00A52152" w:rsidRDefault="00ED598A" w:rsidP="00D32836">
          <w:pPr>
            <w:pStyle w:val="TOC3"/>
            <w:spacing w:line="276" w:lineRule="auto"/>
            <w:rPr>
              <w:noProof/>
              <w:rtl/>
            </w:rPr>
          </w:pPr>
          <w:hyperlink w:anchor="_Toc11674424" w:history="1">
            <w:r w:rsidR="00A52152" w:rsidRPr="00A52152">
              <w:rPr>
                <w:rStyle w:val="Hyperlink"/>
                <w:rFonts w:ascii="David" w:hAnsi="David" w:cs="David" w:hint="cs"/>
                <w:bCs/>
                <w:noProof/>
                <w:sz w:val="24"/>
                <w:szCs w:val="24"/>
              </w:rPr>
              <w:t>Problem formulation</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4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5</w:t>
            </w:r>
            <w:r w:rsidR="00A52152" w:rsidRPr="00A52152">
              <w:rPr>
                <w:rFonts w:hint="cs"/>
                <w:noProof/>
                <w:webHidden/>
                <w:rtl/>
              </w:rPr>
              <w:fldChar w:fldCharType="end"/>
            </w:r>
          </w:hyperlink>
        </w:p>
        <w:p w14:paraId="012C50C7" w14:textId="7CC94840" w:rsidR="00A52152" w:rsidRPr="00A52152" w:rsidRDefault="00ED598A" w:rsidP="00D32836">
          <w:pPr>
            <w:pStyle w:val="TOC3"/>
            <w:spacing w:line="276" w:lineRule="auto"/>
            <w:rPr>
              <w:noProof/>
              <w:rtl/>
            </w:rPr>
          </w:pPr>
          <w:hyperlink w:anchor="_Toc11674425" w:history="1">
            <w:r w:rsidR="00A52152" w:rsidRPr="00A52152">
              <w:rPr>
                <w:rStyle w:val="Hyperlink"/>
                <w:rFonts w:ascii="David" w:hAnsi="David" w:cs="David" w:hint="cs"/>
                <w:bCs/>
                <w:noProof/>
                <w:sz w:val="24"/>
                <w:szCs w:val="24"/>
              </w:rPr>
              <w:t>Tri-objective problem</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5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5</w:t>
            </w:r>
            <w:r w:rsidR="00A52152" w:rsidRPr="00A52152">
              <w:rPr>
                <w:rFonts w:hint="cs"/>
                <w:noProof/>
                <w:webHidden/>
                <w:rtl/>
              </w:rPr>
              <w:fldChar w:fldCharType="end"/>
            </w:r>
          </w:hyperlink>
        </w:p>
        <w:p w14:paraId="1C238703" w14:textId="492D080B" w:rsidR="00A52152" w:rsidRPr="00A52152" w:rsidRDefault="00ED598A" w:rsidP="00D32836">
          <w:pPr>
            <w:pStyle w:val="TOC3"/>
            <w:spacing w:line="276" w:lineRule="auto"/>
            <w:rPr>
              <w:noProof/>
              <w:rtl/>
            </w:rPr>
          </w:pPr>
          <w:hyperlink w:anchor="_Toc11674426" w:history="1">
            <w:r w:rsidR="00A52152" w:rsidRPr="00A52152">
              <w:rPr>
                <w:rStyle w:val="Hyperlink"/>
                <w:rFonts w:ascii="David" w:hAnsi="David" w:cs="David" w:hint="cs"/>
                <w:bCs/>
                <w:noProof/>
                <w:sz w:val="24"/>
                <w:szCs w:val="24"/>
              </w:rPr>
              <w:t>Optimization procedure</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6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6</w:t>
            </w:r>
            <w:r w:rsidR="00A52152" w:rsidRPr="00A52152">
              <w:rPr>
                <w:rFonts w:hint="cs"/>
                <w:noProof/>
                <w:webHidden/>
                <w:rtl/>
              </w:rPr>
              <w:fldChar w:fldCharType="end"/>
            </w:r>
          </w:hyperlink>
        </w:p>
        <w:p w14:paraId="19FF31B8" w14:textId="1EE46EF7" w:rsidR="00A52152" w:rsidRPr="00A52152" w:rsidRDefault="00ED598A" w:rsidP="00D32836">
          <w:pPr>
            <w:pStyle w:val="TOC2"/>
            <w:spacing w:line="276" w:lineRule="auto"/>
            <w:rPr>
              <w:noProof/>
              <w:rtl/>
            </w:rPr>
          </w:pPr>
          <w:hyperlink w:anchor="_Toc11674427" w:history="1">
            <w:r w:rsidR="00A52152" w:rsidRPr="00A52152">
              <w:rPr>
                <w:rStyle w:val="Hyperlink"/>
                <w:rFonts w:ascii="David" w:hAnsi="David" w:cs="David" w:hint="cs"/>
                <w:b w:val="0"/>
                <w:noProof/>
                <w:sz w:val="24"/>
                <w:szCs w:val="24"/>
              </w:rPr>
              <w:t>Meteorological data</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27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6</w:t>
            </w:r>
            <w:r w:rsidR="00A52152" w:rsidRPr="00A52152">
              <w:rPr>
                <w:rFonts w:hint="cs"/>
                <w:noProof/>
                <w:webHidden/>
                <w:rtl/>
              </w:rPr>
              <w:fldChar w:fldCharType="end"/>
            </w:r>
          </w:hyperlink>
        </w:p>
        <w:p w14:paraId="6E232497" w14:textId="74F560C3" w:rsidR="00A52152" w:rsidRPr="00A52152" w:rsidRDefault="00ED598A" w:rsidP="00D32836">
          <w:pPr>
            <w:pStyle w:val="TOC1"/>
            <w:spacing w:line="276" w:lineRule="auto"/>
            <w:rPr>
              <w:rtl/>
            </w:rPr>
          </w:pPr>
          <w:hyperlink w:anchor="_Toc11674428" w:history="1">
            <w:r w:rsidR="00A52152" w:rsidRPr="00A52152">
              <w:rPr>
                <w:rStyle w:val="Hyperlink"/>
                <w:rFonts w:hint="cs"/>
              </w:rPr>
              <w:t>Research plan</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28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7</w:t>
            </w:r>
            <w:r w:rsidR="00A52152" w:rsidRPr="00A52152">
              <w:rPr>
                <w:rFonts w:hint="cs"/>
                <w:webHidden/>
                <w:rtl/>
              </w:rPr>
              <w:fldChar w:fldCharType="end"/>
            </w:r>
          </w:hyperlink>
        </w:p>
        <w:p w14:paraId="553F94A6" w14:textId="5D7545AA" w:rsidR="00A52152" w:rsidRPr="00A52152" w:rsidRDefault="00ED598A" w:rsidP="00D32836">
          <w:pPr>
            <w:pStyle w:val="TOC1"/>
            <w:spacing w:line="276" w:lineRule="auto"/>
            <w:rPr>
              <w:rtl/>
            </w:rPr>
          </w:pPr>
          <w:hyperlink w:anchor="_Toc11674429" w:history="1">
            <w:r w:rsidR="00A52152" w:rsidRPr="00A52152">
              <w:rPr>
                <w:rStyle w:val="Hyperlink"/>
                <w:rFonts w:hint="cs"/>
              </w:rPr>
              <w:t>Initial results (TBD)</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29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8</w:t>
            </w:r>
            <w:r w:rsidR="00A52152" w:rsidRPr="00A52152">
              <w:rPr>
                <w:rFonts w:hint="cs"/>
                <w:webHidden/>
                <w:rtl/>
              </w:rPr>
              <w:fldChar w:fldCharType="end"/>
            </w:r>
          </w:hyperlink>
        </w:p>
        <w:p w14:paraId="03369A2C" w14:textId="63FCF286" w:rsidR="00A52152" w:rsidRPr="00A52152" w:rsidRDefault="00ED598A" w:rsidP="00D32836">
          <w:pPr>
            <w:pStyle w:val="TOC3"/>
            <w:spacing w:line="276" w:lineRule="auto"/>
            <w:rPr>
              <w:noProof/>
              <w:rtl/>
            </w:rPr>
          </w:pPr>
          <w:hyperlink w:anchor="_Toc11674430" w:history="1">
            <w:r w:rsidR="00A52152" w:rsidRPr="00A52152">
              <w:rPr>
                <w:rStyle w:val="Hyperlink"/>
                <w:rFonts w:ascii="David" w:hAnsi="David" w:cs="David" w:hint="cs"/>
                <w:bCs/>
                <w:noProof/>
                <w:sz w:val="24"/>
                <w:szCs w:val="24"/>
              </w:rPr>
              <w:t>Simulation set</w:t>
            </w:r>
            <w:r w:rsidR="00A52152" w:rsidRPr="00A52152">
              <w:rPr>
                <w:rFonts w:hint="cs"/>
                <w:noProof/>
                <w:webHidden/>
                <w:rtl/>
              </w:rPr>
              <w:tab/>
            </w:r>
            <w:r w:rsidR="00A52152" w:rsidRPr="00A52152">
              <w:rPr>
                <w:rFonts w:hint="cs"/>
                <w:noProof/>
                <w:webHidden/>
                <w:rtl/>
              </w:rPr>
              <w:fldChar w:fldCharType="begin"/>
            </w:r>
            <w:r w:rsidR="00A52152" w:rsidRPr="00A52152">
              <w:rPr>
                <w:rFonts w:hint="cs"/>
                <w:noProof/>
                <w:webHidden/>
                <w:rtl/>
              </w:rPr>
              <w:instrText xml:space="preserve"> </w:instrText>
            </w:r>
            <w:r w:rsidR="00A52152" w:rsidRPr="00A52152">
              <w:rPr>
                <w:rFonts w:hint="cs"/>
                <w:noProof/>
                <w:webHidden/>
              </w:rPr>
              <w:instrText>PAGEREF</w:instrText>
            </w:r>
            <w:r w:rsidR="00A52152" w:rsidRPr="00A52152">
              <w:rPr>
                <w:rFonts w:hint="cs"/>
                <w:noProof/>
                <w:webHidden/>
                <w:rtl/>
              </w:rPr>
              <w:instrText xml:space="preserve"> _</w:instrText>
            </w:r>
            <w:r w:rsidR="00A52152" w:rsidRPr="00A52152">
              <w:rPr>
                <w:rFonts w:hint="cs"/>
                <w:noProof/>
                <w:webHidden/>
              </w:rPr>
              <w:instrText>Toc11674430 \h</w:instrText>
            </w:r>
            <w:r w:rsidR="00A52152" w:rsidRPr="00A52152">
              <w:rPr>
                <w:rFonts w:hint="cs"/>
                <w:noProof/>
                <w:webHidden/>
                <w:rtl/>
              </w:rPr>
              <w:instrText xml:space="preserve"> </w:instrText>
            </w:r>
            <w:r w:rsidR="00A52152" w:rsidRPr="00A52152">
              <w:rPr>
                <w:rFonts w:hint="cs"/>
                <w:noProof/>
                <w:webHidden/>
                <w:rtl/>
              </w:rPr>
            </w:r>
            <w:r w:rsidR="00A52152" w:rsidRPr="00A52152">
              <w:rPr>
                <w:rFonts w:hint="cs"/>
                <w:noProof/>
                <w:webHidden/>
                <w:rtl/>
              </w:rPr>
              <w:fldChar w:fldCharType="separate"/>
            </w:r>
            <w:r w:rsidR="004060BA">
              <w:rPr>
                <w:noProof/>
                <w:webHidden/>
              </w:rPr>
              <w:t>18</w:t>
            </w:r>
            <w:r w:rsidR="00A52152" w:rsidRPr="00A52152">
              <w:rPr>
                <w:rFonts w:hint="cs"/>
                <w:noProof/>
                <w:webHidden/>
                <w:rtl/>
              </w:rPr>
              <w:fldChar w:fldCharType="end"/>
            </w:r>
          </w:hyperlink>
        </w:p>
        <w:p w14:paraId="60C532BE" w14:textId="485B9EDF" w:rsidR="00A52152" w:rsidRPr="00A52152" w:rsidRDefault="00ED598A" w:rsidP="00D32836">
          <w:pPr>
            <w:pStyle w:val="TOC1"/>
            <w:spacing w:line="276" w:lineRule="auto"/>
            <w:rPr>
              <w:rtl/>
            </w:rPr>
          </w:pPr>
          <w:hyperlink w:anchor="_Toc11674431" w:history="1">
            <w:r w:rsidR="00A52152" w:rsidRPr="00A52152">
              <w:rPr>
                <w:rStyle w:val="Hyperlink"/>
                <w:rFonts w:hint="cs"/>
              </w:rPr>
              <w:t>Work schedule (TBD)</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31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8</w:t>
            </w:r>
            <w:r w:rsidR="00A52152" w:rsidRPr="00A52152">
              <w:rPr>
                <w:rFonts w:hint="cs"/>
                <w:webHidden/>
                <w:rtl/>
              </w:rPr>
              <w:fldChar w:fldCharType="end"/>
            </w:r>
          </w:hyperlink>
        </w:p>
        <w:p w14:paraId="08389C0A" w14:textId="140C0953" w:rsidR="00A52152" w:rsidRPr="00A52152" w:rsidRDefault="00ED598A" w:rsidP="00D32836">
          <w:pPr>
            <w:pStyle w:val="TOC1"/>
            <w:spacing w:line="276" w:lineRule="auto"/>
            <w:rPr>
              <w:rtl/>
            </w:rPr>
          </w:pPr>
          <w:hyperlink w:anchor="_Toc11674432" w:history="1">
            <w:r w:rsidR="00A52152" w:rsidRPr="00A52152">
              <w:rPr>
                <w:rStyle w:val="Hyperlink"/>
                <w:rFonts w:hint="cs"/>
              </w:rPr>
              <w:t>References</w:t>
            </w:r>
            <w:r w:rsidR="00A52152" w:rsidRPr="00A52152">
              <w:rPr>
                <w:rFonts w:hint="cs"/>
                <w:webHidden/>
                <w:rtl/>
              </w:rPr>
              <w:tab/>
            </w:r>
            <w:r w:rsidR="00A52152" w:rsidRPr="00A52152">
              <w:rPr>
                <w:rFonts w:hint="cs"/>
                <w:webHidden/>
                <w:rtl/>
              </w:rPr>
              <w:fldChar w:fldCharType="begin"/>
            </w:r>
            <w:r w:rsidR="00A52152" w:rsidRPr="00A52152">
              <w:rPr>
                <w:rFonts w:hint="cs"/>
                <w:webHidden/>
                <w:rtl/>
              </w:rPr>
              <w:instrText xml:space="preserve"> </w:instrText>
            </w:r>
            <w:r w:rsidR="00A52152" w:rsidRPr="00A52152">
              <w:rPr>
                <w:rFonts w:hint="cs"/>
                <w:webHidden/>
              </w:rPr>
              <w:instrText>PAGEREF</w:instrText>
            </w:r>
            <w:r w:rsidR="00A52152" w:rsidRPr="00A52152">
              <w:rPr>
                <w:rFonts w:hint="cs"/>
                <w:webHidden/>
                <w:rtl/>
              </w:rPr>
              <w:instrText xml:space="preserve"> _</w:instrText>
            </w:r>
            <w:r w:rsidR="00A52152" w:rsidRPr="00A52152">
              <w:rPr>
                <w:rFonts w:hint="cs"/>
                <w:webHidden/>
              </w:rPr>
              <w:instrText>Toc11674432 \h</w:instrText>
            </w:r>
            <w:r w:rsidR="00A52152" w:rsidRPr="00A52152">
              <w:rPr>
                <w:rFonts w:hint="cs"/>
                <w:webHidden/>
                <w:rtl/>
              </w:rPr>
              <w:instrText xml:space="preserve"> </w:instrText>
            </w:r>
            <w:r w:rsidR="00A52152" w:rsidRPr="00A52152">
              <w:rPr>
                <w:rFonts w:hint="cs"/>
                <w:webHidden/>
                <w:rtl/>
              </w:rPr>
            </w:r>
            <w:r w:rsidR="00A52152" w:rsidRPr="00A52152">
              <w:rPr>
                <w:rFonts w:hint="cs"/>
                <w:webHidden/>
                <w:rtl/>
              </w:rPr>
              <w:fldChar w:fldCharType="separate"/>
            </w:r>
            <w:r w:rsidR="004060BA">
              <w:rPr>
                <w:webHidden/>
              </w:rPr>
              <w:t>19</w:t>
            </w:r>
            <w:r w:rsidR="00A52152" w:rsidRPr="00A52152">
              <w:rPr>
                <w:rFonts w:hint="cs"/>
                <w:webHidden/>
                <w:rtl/>
              </w:rPr>
              <w:fldChar w:fldCharType="end"/>
            </w:r>
          </w:hyperlink>
        </w:p>
        <w:p w14:paraId="20FEB926" w14:textId="2F194975" w:rsidR="00A52152" w:rsidRDefault="00A52152" w:rsidP="00D32836">
          <w:pPr>
            <w:spacing w:line="276" w:lineRule="auto"/>
          </w:pPr>
          <w:r w:rsidRPr="00A52152">
            <w:rPr>
              <w:rFonts w:cs="David" w:hint="cs"/>
              <w:bCs/>
              <w:noProof/>
            </w:rPr>
            <w:fldChar w:fldCharType="end"/>
          </w:r>
        </w:p>
      </w:sdtContent>
    </w:sdt>
    <w:p w14:paraId="29EFEA85" w14:textId="7404B10D" w:rsidR="00E34EA0" w:rsidRPr="00A10451" w:rsidRDefault="00E34EA0" w:rsidP="003F702D">
      <w:pPr>
        <w:spacing w:after="160"/>
        <w:ind w:right="-2"/>
        <w:rPr>
          <w:rFonts w:cs="David"/>
        </w:rPr>
      </w:pPr>
    </w:p>
    <w:p w14:paraId="0274589D" w14:textId="77777777" w:rsidR="004F2A45" w:rsidRDefault="004F2A45" w:rsidP="00880BBF">
      <w:pPr>
        <w:pStyle w:val="Heading1"/>
        <w:sectPr w:rsidR="004F2A45"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880BBF">
      <w:pPr>
        <w:pStyle w:val="Heading1"/>
        <w:rPr>
          <w:rFonts w:eastAsiaTheme="minorHAnsi"/>
        </w:rPr>
      </w:pPr>
      <w:bookmarkStart w:id="2" w:name="_Toc11674400"/>
      <w:r w:rsidRPr="00A10451">
        <w:rPr>
          <w:rFonts w:hint="cs"/>
        </w:rPr>
        <w:lastRenderedPageBreak/>
        <w:t>I</w:t>
      </w:r>
      <w:r w:rsidR="00492684" w:rsidRPr="00A10451">
        <w:rPr>
          <w:rFonts w:hint="cs"/>
        </w:rPr>
        <w:t>ntroduction</w:t>
      </w:r>
      <w:bookmarkEnd w:id="2"/>
    </w:p>
    <w:p w14:paraId="07FB679B" w14:textId="3F680BBD" w:rsidR="00182389" w:rsidRPr="00A10451" w:rsidRDefault="00182389" w:rsidP="00937E3F">
      <w:pPr>
        <w:pStyle w:val="Heading2"/>
      </w:pPr>
      <w:bookmarkStart w:id="3" w:name="_Toc11674401"/>
      <w:r w:rsidRPr="00A10451">
        <w:rPr>
          <w:rFonts w:hint="cs"/>
        </w:rPr>
        <w:t>Air pollution</w:t>
      </w:r>
      <w:bookmarkEnd w:id="3"/>
    </w:p>
    <w:p w14:paraId="4C9AA649" w14:textId="71AEDC70" w:rsidR="00554E47" w:rsidRPr="00906591" w:rsidRDefault="00CE7625" w:rsidP="008E3525">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on-point source emissions – caused by direct contact of volatile substances 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937E3F">
      <w:pPr>
        <w:pStyle w:val="Heading2"/>
      </w:pPr>
      <w:bookmarkStart w:id="4" w:name="_Toc11674402"/>
      <w:r w:rsidRPr="00A10451">
        <w:rPr>
          <w:rFonts w:hint="cs"/>
        </w:rPr>
        <w:t>Monitoring air pollution</w:t>
      </w:r>
      <w:bookmarkEnd w:id="4"/>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16F75AA0" w:rsidR="007C750E"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 xml:space="preserve">and thus, would fail to account for seasonality or any phenomenon that presents longer cycles than the time of the campaign. </w:t>
      </w:r>
    </w:p>
    <w:p w14:paraId="38222235" w14:textId="77777777" w:rsidR="000067F7" w:rsidRPr="00A10451" w:rsidRDefault="000067F7" w:rsidP="000067F7">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 xml:space="preserve">These properties enable covering a larger area and obtaining </w:t>
      </w:r>
      <w:r w:rsidRPr="00A10451">
        <w:rPr>
          <w:rFonts w:cs="David" w:hint="cs"/>
          <w:color w:val="000000"/>
        </w:rPr>
        <w:t xml:space="preserve">a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p w14:paraId="44FDB524" w14:textId="77777777" w:rsidR="00F322EC" w:rsidRPr="00A10451" w:rsidRDefault="00F322EC" w:rsidP="001E61E8">
      <w:pPr>
        <w:ind w:right="-2"/>
        <w:rPr>
          <w:rFonts w:cs="David"/>
          <w:color w:val="000000"/>
        </w:rPr>
      </w:pPr>
    </w:p>
    <w:p w14:paraId="7A1DCCBF" w14:textId="2C4B3FF3" w:rsidR="003A4996" w:rsidRPr="00A10451" w:rsidRDefault="00414168" w:rsidP="00937E3F">
      <w:pPr>
        <w:pStyle w:val="Heading2"/>
      </w:pPr>
      <w:bookmarkStart w:id="5" w:name="_Toc11674403"/>
      <w:r w:rsidRPr="00A10451">
        <w:rPr>
          <w:rFonts w:hint="cs"/>
        </w:rPr>
        <w:t>A</w:t>
      </w:r>
      <w:r w:rsidR="003A4996" w:rsidRPr="00A10451">
        <w:rPr>
          <w:rFonts w:hint="cs"/>
        </w:rPr>
        <w:t>ir pollution</w:t>
      </w:r>
      <w:r w:rsidR="009770C1" w:rsidRPr="00A10451">
        <w:rPr>
          <w:rFonts w:hint="cs"/>
        </w:rPr>
        <w:t xml:space="preserve"> representation in space</w:t>
      </w:r>
      <w:bookmarkEnd w:id="5"/>
      <w:r w:rsidR="00E23FB9" w:rsidRPr="00A10451">
        <w:rPr>
          <w:rFonts w:hint="cs"/>
        </w:rPr>
        <w:t xml:space="preserve"> </w:t>
      </w:r>
    </w:p>
    <w:p w14:paraId="381331B9" w14:textId="77777777" w:rsidR="00147F82"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w:t>
      </w:r>
    </w:p>
    <w:p w14:paraId="4A02708B" w14:textId="7337A072" w:rsidR="00B1491C" w:rsidRPr="00A10451" w:rsidRDefault="00CE7625" w:rsidP="00147F82">
      <w:pPr>
        <w:ind w:right="-2" w:firstLine="720"/>
        <w:rPr>
          <w:rFonts w:cs="David"/>
          <w:color w:val="000000"/>
        </w:rPr>
      </w:pPr>
      <w:r w:rsidRPr="00A10451">
        <w:rPr>
          <w:rFonts w:cs="David" w:hint="cs"/>
          <w:color w:val="000000"/>
        </w:rPr>
        <w:lastRenderedPageBreak/>
        <w:t>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937E3F">
      <w:pPr>
        <w:pStyle w:val="Heading2"/>
      </w:pPr>
      <w:bookmarkStart w:id="6" w:name="_Toc11674404"/>
      <w:r w:rsidRPr="00A10451">
        <w:rPr>
          <w:rFonts w:hint="cs"/>
        </w:rPr>
        <w:t>Source term estimation</w:t>
      </w:r>
      <w:bookmarkEnd w:id="6"/>
    </w:p>
    <w:p w14:paraId="0F73E9B2" w14:textId="56C4FBAC" w:rsidR="0086052C" w:rsidRDefault="00CE7625" w:rsidP="0086052C">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16B049D8" w14:textId="7F0B3569" w:rsidR="001E61E8" w:rsidRDefault="0081600D" w:rsidP="001E61E8">
      <w:pPr>
        <w:pStyle w:val="Heading2"/>
      </w:pPr>
      <w:bookmarkStart w:id="7" w:name="_Toc11674405"/>
      <w:r>
        <w:t>N</w:t>
      </w:r>
      <w:r w:rsidR="00E773DD" w:rsidRPr="00A10451">
        <w:rPr>
          <w:rFonts w:hint="cs"/>
        </w:rPr>
        <w:t>etwork deployment</w:t>
      </w:r>
      <w:bookmarkEnd w:id="7"/>
    </w:p>
    <w:p w14:paraId="32737F91" w14:textId="7A74067E" w:rsidR="001E61E8" w:rsidRDefault="001E61E8" w:rsidP="00CD0020">
      <w:pPr>
        <w:ind w:right="-2"/>
        <w:rPr>
          <w:rFonts w:cs="David"/>
          <w:color w:val="000000"/>
        </w:rPr>
      </w:pPr>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5F667E">
        <w:rPr>
          <w:rFonts w:cs="David"/>
          <w:color w:val="000000"/>
        </w:rPr>
        <w:t xml:space="preserve">pos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p w14:paraId="5083CDB4" w14:textId="77777777" w:rsidR="00F25B7C" w:rsidRDefault="003039CC" w:rsidP="00764D4A">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 xml:space="preserve">All that is required is the deployment </w:t>
      </w:r>
      <w:r w:rsidRPr="003039CC">
        <w:rPr>
          <w:rFonts w:cs="David"/>
          <w:color w:val="000000"/>
        </w:rPr>
        <w:lastRenderedPageBreak/>
        <w:t>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237166DC" w:rsidR="00AE467C" w:rsidRDefault="001B6362" w:rsidP="008325CB">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as the deployment of sensors close to a leak may be costly due to additional operational costs to cope with the expected harsh 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8" w:name="OLE_LINK20"/>
      <w:bookmarkStart w:id="9" w:name="OLE_LINK21"/>
      <w:r w:rsidR="00AE467C">
        <w:t>industrial sites</w:t>
      </w:r>
      <w:bookmarkEnd w:id="8"/>
      <w:bookmarkEnd w:id="9"/>
      <w:r w:rsidR="0093363E">
        <w:t>,</w:t>
      </w:r>
      <w:r w:rsidR="00AE467C">
        <w:t xml:space="preserve"> sensor locations may be limited due to economic and </w:t>
      </w:r>
      <w:r w:rsidR="004B423C">
        <w:t>practical</w:t>
      </w:r>
      <w:r w:rsidR="00AE467C">
        <w:t xml:space="preserve"> considerations.</w:t>
      </w:r>
    </w:p>
    <w:p w14:paraId="42255062" w14:textId="174F70D4" w:rsidR="00EB3612" w:rsidRPr="00393CBC" w:rsidRDefault="00C55310" w:rsidP="000E4C26">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r w:rsidR="005053C9">
        <w:t xml:space="preserve">A mobile deployment approach may </w:t>
      </w:r>
      <w:r w:rsidR="00C61461">
        <w:t>work well in</w:t>
      </w:r>
      <w:r w:rsidR="005053C9">
        <w:t xml:space="preserve"> </w:t>
      </w:r>
      <w:r w:rsidR="00410287">
        <w:t>emergency cases</w:t>
      </w:r>
      <w:r w:rsidR="00A62CD5">
        <w:t xml:space="preserve">, where multiple leaks </w:t>
      </w:r>
      <w:r w:rsidR="0019433B">
        <w:t xml:space="preserve">should be </w:t>
      </w:r>
      <w:r w:rsidR="00922A4D">
        <w:t>handled</w:t>
      </w:r>
      <w:r w:rsidR="0019433B">
        <w:t xml:space="preserve"> and </w:t>
      </w:r>
      <w:r w:rsidR="0019433B" w:rsidRPr="00791B74">
        <w:rPr>
          <w:rFonts w:asciiTheme="majorBidi" w:hAnsiTheme="majorBidi" w:cstheme="majorBidi"/>
        </w:rPr>
        <w:t>detailed mapping of air pollution</w:t>
      </w:r>
      <w:r w:rsidR="0019433B">
        <w:rPr>
          <w:rFonts w:asciiTheme="majorBidi" w:hAnsiTheme="majorBidi" w:cstheme="majorBidi"/>
        </w:rPr>
        <w:t xml:space="preserve"> in the environment is required. </w:t>
      </w:r>
    </w:p>
    <w:p w14:paraId="44E14C94" w14:textId="0FC1EB5B" w:rsidR="00AE467C" w:rsidRPr="00264563" w:rsidRDefault="00EE55DF" w:rsidP="00264563">
      <w:pPr>
        <w:ind w:right="-2"/>
      </w:pPr>
      <w:r w:rsidRPr="00FF6192">
        <w:rPr>
          <w:rFonts w:cs="David"/>
          <w:color w:val="FF0000"/>
        </w:rPr>
        <w:tab/>
      </w:r>
      <w:r w:rsidR="00CE7625" w:rsidRPr="00C61461">
        <w:rPr>
          <w:rFonts w:cs="David" w:hint="cs"/>
          <w:color w:val="000000" w:themeColor="text1"/>
        </w:rPr>
        <w:t xml:space="preserve">The following </w:t>
      </w:r>
      <w:r w:rsidR="004B7699" w:rsidRPr="00C61461">
        <w:rPr>
          <w:rFonts w:cs="David" w:hint="cs"/>
          <w:color w:val="000000" w:themeColor="text1"/>
        </w:rPr>
        <w:t>proposal</w:t>
      </w:r>
      <w:r w:rsidR="00CE7625"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00CE7625"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representation of the pollution field is obtained. </w:t>
      </w:r>
      <w:r w:rsidR="00316F25" w:rsidRPr="00C61461">
        <w:rPr>
          <w:rFonts w:cs="David" w:hint="cs"/>
          <w:color w:val="000000" w:themeColor="text1"/>
        </w:rPr>
        <w:t xml:space="preserve">The offered tool </w:t>
      </w:r>
      <w:r w:rsidR="00CE7625" w:rsidRPr="00C61461">
        <w:rPr>
          <w:rFonts w:cs="David" w:hint="cs"/>
          <w:color w:val="000000" w:themeColor="text1"/>
        </w:rPr>
        <w:t xml:space="preserve">can serve </w:t>
      </w:r>
      <w:r w:rsidR="005642BE">
        <w:rPr>
          <w:rFonts w:cs="David"/>
          <w:color w:val="000000" w:themeColor="text1"/>
        </w:rPr>
        <w:t>decision-makers</w:t>
      </w:r>
      <w:r w:rsidR="00CE7625"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r w:rsidR="00CE7625"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p w14:paraId="38E05175" w14:textId="77777777" w:rsidR="000C78D0" w:rsidRDefault="000C78D0" w:rsidP="00880BBF">
      <w:pPr>
        <w:pStyle w:val="Heading1"/>
      </w:pPr>
    </w:p>
    <w:p w14:paraId="2C45A180" w14:textId="7AD78026" w:rsidR="000C78D0" w:rsidRDefault="000C78D0" w:rsidP="00880BBF">
      <w:pPr>
        <w:pStyle w:val="Heading1"/>
      </w:pPr>
    </w:p>
    <w:p w14:paraId="385C37A1" w14:textId="77777777" w:rsidR="000C78D0" w:rsidRPr="000C78D0" w:rsidRDefault="000C78D0" w:rsidP="000C78D0"/>
    <w:p w14:paraId="79A55EC5" w14:textId="065188CA" w:rsidR="00F229D5" w:rsidRDefault="00B011EB" w:rsidP="00880BBF">
      <w:pPr>
        <w:pStyle w:val="Heading1"/>
      </w:pPr>
      <w:bookmarkStart w:id="10" w:name="_Toc11674406"/>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10"/>
      <w:r w:rsidR="00B139E0" w:rsidRPr="00A10451">
        <w:rPr>
          <w:rFonts w:hint="cs"/>
        </w:rPr>
        <w:t xml:space="preserve"> </w:t>
      </w:r>
    </w:p>
    <w:p w14:paraId="2906165A" w14:textId="64F9AE1B" w:rsidR="002055D3" w:rsidRDefault="00CF5CB6" w:rsidP="008325CB">
      <w:pPr>
        <w:pStyle w:val="Heading2"/>
      </w:pPr>
      <w:bookmarkStart w:id="11" w:name="_Toc11674407"/>
      <w:r>
        <w:t xml:space="preserve">Research </w:t>
      </w:r>
      <w:r w:rsidR="00107D43">
        <w:t>h</w:t>
      </w:r>
      <w:r>
        <w:t>ypothesis</w:t>
      </w:r>
      <w:bookmarkEnd w:id="11"/>
    </w:p>
    <w:p w14:paraId="793A3938" w14:textId="52E8BC66" w:rsidR="00713A8B" w:rsidRDefault="00CF5CB6" w:rsidP="000859BD">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0003E3">
      <w:pPr>
        <w:pStyle w:val="Heading2"/>
      </w:pPr>
      <w:bookmarkStart w:id="12" w:name="_Toc11674408"/>
      <w:r>
        <w:t>Research objectives</w:t>
      </w:r>
      <w:bookmarkEnd w:id="12"/>
    </w:p>
    <w:p w14:paraId="6F9266CC" w14:textId="0493C950" w:rsidR="0008513F" w:rsidRPr="00A43B11" w:rsidRDefault="00F06DF2" w:rsidP="00A43B11">
      <w:pPr>
        <w:pStyle w:val="Default"/>
        <w:spacing w:line="360" w:lineRule="auto"/>
        <w:jc w:val="both"/>
        <w:rPr>
          <w:color w:val="FF0000"/>
        </w:rPr>
      </w:pPr>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the best</w:t>
      </w:r>
      <w:r w:rsidR="0008513F" w:rsidRPr="008C1716">
        <w:t xml:space="preserve"> representation of air pollution and its sources</w:t>
      </w:r>
      <w:r w:rsidR="003B5ECF" w:rsidRPr="008C1716">
        <w:t xml:space="preserve"> </w:t>
      </w:r>
      <w:r w:rsidR="00C7090C">
        <w:t>can be</w:t>
      </w:r>
      <w:r w:rsidR="003B5ECF" w:rsidRPr="008C1716">
        <w:t xml:space="preserve"> achieved</w:t>
      </w:r>
      <w:r w:rsidR="00A43B11" w:rsidRPr="008C1716">
        <w:t>.</w:t>
      </w:r>
      <w:r w:rsidR="00A43B11">
        <w:rPr>
          <w:color w:val="FF0000"/>
        </w:rPr>
        <w:t xml:space="preserve"> </w:t>
      </w:r>
    </w:p>
    <w:p w14:paraId="3577503A" w14:textId="014291D6" w:rsidR="00B64594" w:rsidRDefault="00644D19" w:rsidP="00B64594">
      <w:pPr>
        <w:pStyle w:val="Default"/>
        <w:spacing w:line="360" w:lineRule="auto"/>
        <w:jc w:val="both"/>
      </w:pPr>
      <w:r>
        <w:t xml:space="preserve">The specific objectives are: </w:t>
      </w:r>
    </w:p>
    <w:p w14:paraId="31184635" w14:textId="7D698004" w:rsidR="00236DE0" w:rsidRPr="00236DE0" w:rsidRDefault="00B64594" w:rsidP="00003B6D">
      <w:pPr>
        <w:pStyle w:val="Default"/>
        <w:numPr>
          <w:ilvl w:val="0"/>
          <w:numId w:val="25"/>
        </w:numPr>
        <w:spacing w:line="360" w:lineRule="auto"/>
        <w:jc w:val="both"/>
        <w:rPr>
          <w:rFonts w:cs="David"/>
          <w:color w:val="000000" w:themeColor="text1"/>
        </w:rPr>
      </w:pPr>
      <w:bookmarkStart w:id="13" w:name="OLE_LINK34"/>
      <w:bookmarkStart w:id="14" w:name="OLE_LINK35"/>
      <w:r>
        <w:t>Design an optimization model, comprised of the following modules</w:t>
      </w:r>
      <w:r w:rsidR="00021FF6">
        <w:t>:</w:t>
      </w:r>
      <w:r w:rsidR="00437E31">
        <w:t xml:space="preserve"> </w:t>
      </w:r>
    </w:p>
    <w:p w14:paraId="55DE7B24" w14:textId="3C0775EE" w:rsidR="00236DE0" w:rsidRDefault="00236DE0" w:rsidP="003A5299">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13"/>
      <w:bookmarkEnd w:id="14"/>
      <w:r>
        <w:rPr>
          <w:rFonts w:cs="David"/>
        </w:rPr>
        <w:t xml:space="preserve">. </w:t>
      </w:r>
    </w:p>
    <w:p w14:paraId="67ED8124" w14:textId="743A9521" w:rsidR="00D32818"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change in weather conditions</w:t>
      </w:r>
      <w:r>
        <w:rPr>
          <w:rFonts w:cs="David"/>
          <w:color w:val="000000" w:themeColor="text1"/>
        </w:rPr>
        <w:t xml:space="preserve">. </w:t>
      </w:r>
    </w:p>
    <w:p w14:paraId="279D1E34" w14:textId="0E87E326" w:rsidR="00394D5A"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probability of change in weather conditions</w:t>
      </w:r>
      <w:r w:rsidR="00FB7CFE">
        <w:rPr>
          <w:rFonts w:cs="David"/>
          <w:color w:val="000000" w:themeColor="text1"/>
        </w:rPr>
        <w:t xml:space="preserve">. </w:t>
      </w:r>
    </w:p>
    <w:p w14:paraId="364D5483" w14:textId="77777777" w:rsidR="00003B6D" w:rsidRPr="00A6476B" w:rsidRDefault="00644D19" w:rsidP="00003B6D">
      <w:pPr>
        <w:pStyle w:val="Default"/>
        <w:numPr>
          <w:ilvl w:val="0"/>
          <w:numId w:val="25"/>
        </w:numPr>
        <w:spacing w:line="360" w:lineRule="auto"/>
        <w:jc w:val="both"/>
        <w:rPr>
          <w:rFonts w:cs="David"/>
          <w:color w:val="000000" w:themeColor="text1"/>
        </w:rPr>
      </w:pPr>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to derive engineering insights for effective deployments of air pollution sensors</w:t>
      </w:r>
      <w:r w:rsidRPr="006564ED">
        <w:t xml:space="preserve"> at various leak rates</w:t>
      </w:r>
      <w:r w:rsidR="006B2EF7">
        <w:t>,</w:t>
      </w:r>
      <w:r w:rsidRPr="006564ED">
        <w:t xml:space="preserve"> sources/sensors configurations</w:t>
      </w:r>
      <w:r w:rsidR="006B2EF7">
        <w:t xml:space="preserve"> and weather conditions</w:t>
      </w:r>
      <w:r w:rsidR="00854CE1">
        <w:t>.</w:t>
      </w:r>
      <w:r w:rsidR="00103ECD">
        <w:t xml:space="preserve"> </w:t>
      </w:r>
    </w:p>
    <w:p w14:paraId="25DDEA0A" w14:textId="43519C0F" w:rsidR="008C01AE" w:rsidRPr="00C61461" w:rsidRDefault="00103ECD" w:rsidP="00C61461">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a heterogenous network, comprised of different types of sensors with different characteristics (sensitivity, dynamic range, cost), compared to a homogeneous network of sensors. </w:t>
      </w:r>
    </w:p>
    <w:p w14:paraId="0A3EF2D3" w14:textId="77777777" w:rsidR="00A33910" w:rsidRDefault="00A33910" w:rsidP="00880BBF">
      <w:pPr>
        <w:pStyle w:val="Heading1"/>
      </w:pPr>
    </w:p>
    <w:p w14:paraId="228157BD" w14:textId="570FA58E" w:rsidR="00A33910" w:rsidRDefault="00A33910" w:rsidP="00880BBF">
      <w:pPr>
        <w:pStyle w:val="Heading1"/>
      </w:pPr>
    </w:p>
    <w:p w14:paraId="0E4F25C3" w14:textId="77777777" w:rsidR="00A33910" w:rsidRPr="00A33910" w:rsidRDefault="00A33910" w:rsidP="00A33910"/>
    <w:p w14:paraId="48B8A394" w14:textId="2BF649FE" w:rsidR="00B011EB" w:rsidRPr="00A10451" w:rsidRDefault="00B011EB" w:rsidP="00880BBF">
      <w:pPr>
        <w:pStyle w:val="Heading1"/>
      </w:pPr>
      <w:bookmarkStart w:id="15" w:name="_Toc11674409"/>
      <w:r w:rsidRPr="00A10451">
        <w:rPr>
          <w:rFonts w:hint="cs"/>
        </w:rPr>
        <w:lastRenderedPageBreak/>
        <w:t>Research contribution</w:t>
      </w:r>
      <w:bookmarkEnd w:id="15"/>
      <w:r w:rsidR="00F9569E" w:rsidRPr="00A10451">
        <w:rPr>
          <w:rFonts w:hint="cs"/>
        </w:rPr>
        <w:t xml:space="preserve"> </w:t>
      </w:r>
    </w:p>
    <w:p w14:paraId="2ECB4F87" w14:textId="3E6B3ABF" w:rsidR="00C96B5F" w:rsidRDefault="00D63641" w:rsidP="003354E1">
      <w:r w:rsidRPr="00D63641">
        <w:rPr>
          <w:rFonts w:ascii="Calibri" w:hAnsi="Calibri" w:cs="Calibri"/>
        </w:rPr>
        <w:t>﻿</w:t>
      </w:r>
      <w:r w:rsidR="003A3EA4">
        <w:t>T</w:t>
      </w:r>
      <w:r w:rsidRPr="00D63641">
        <w:t>echnological developments</w:t>
      </w:r>
      <w:r w:rsidR="0070274D">
        <w:t xml:space="preserve"> </w:t>
      </w:r>
      <w:r w:rsidR="003A3EA4">
        <w:t xml:space="preserve">in recent years </w:t>
      </w:r>
      <w:r w:rsidR="0070274D">
        <w:t xml:space="preserve">have made </w:t>
      </w:r>
      <w:r w:rsidR="0070274D" w:rsidRPr="00A10451">
        <w:rPr>
          <w:rFonts w:cs="David" w:hint="cs"/>
          <w:color w:val="000000"/>
        </w:rPr>
        <w:t>WDESN</w:t>
      </w:r>
      <w:r w:rsidR="0070274D">
        <w:rPr>
          <w:rFonts w:cs="David"/>
          <w:color w:val="000000"/>
        </w:rPr>
        <w:t>s</w:t>
      </w:r>
      <w:r w:rsidR="0070274D">
        <w:t xml:space="preserve"> feasible to deploy, in a relatively low operational cost, using </w:t>
      </w:r>
      <w:r w:rsidR="0070274D" w:rsidRPr="00A10451">
        <w:rPr>
          <w:rFonts w:cs="David" w:hint="cs"/>
          <w:color w:val="000000"/>
        </w:rPr>
        <w:t>portable MSUs</w:t>
      </w:r>
      <w:r w:rsidR="0070274D">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122EA5">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p>
    <w:p w14:paraId="6D732D8D" w14:textId="50A1C012" w:rsidR="005B294C" w:rsidRDefault="002579A4" w:rsidP="00122EA5">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5B294C">
      <w:pPr>
        <w:rPr>
          <w:rFonts w:cs="David"/>
        </w:rPr>
      </w:pPr>
    </w:p>
    <w:p w14:paraId="75CE353E" w14:textId="02DD940C" w:rsidR="00A33910" w:rsidRDefault="00A33910" w:rsidP="00880BBF">
      <w:pPr>
        <w:pStyle w:val="Heading1"/>
      </w:pPr>
    </w:p>
    <w:p w14:paraId="0985420A" w14:textId="58433D85" w:rsidR="00A33910" w:rsidRDefault="00A33910" w:rsidP="00A33910"/>
    <w:p w14:paraId="269BF784" w14:textId="48735633" w:rsidR="00A33910" w:rsidRDefault="00A33910" w:rsidP="00A33910"/>
    <w:p w14:paraId="0BBEB4CD" w14:textId="2E2AE0E2" w:rsidR="00A33910" w:rsidRDefault="00A33910" w:rsidP="00A33910"/>
    <w:p w14:paraId="3E0211B9" w14:textId="706EB4F4" w:rsidR="00A33910" w:rsidRDefault="00A33910" w:rsidP="00A33910"/>
    <w:p w14:paraId="6220F12B" w14:textId="24D0FAA1" w:rsidR="00A33910" w:rsidRDefault="00A33910" w:rsidP="00A33910"/>
    <w:p w14:paraId="002BBD92" w14:textId="29143DAB" w:rsidR="00A33910" w:rsidRDefault="00A33910" w:rsidP="00A33910"/>
    <w:p w14:paraId="088E825F" w14:textId="5E2C2FAE" w:rsidR="00A33910" w:rsidRDefault="00A33910" w:rsidP="00A33910"/>
    <w:p w14:paraId="602E16C0" w14:textId="632BBD35" w:rsidR="00A33910" w:rsidRDefault="00A33910" w:rsidP="00A33910"/>
    <w:p w14:paraId="200684F4" w14:textId="3527514B" w:rsidR="00A33910" w:rsidRDefault="00A33910" w:rsidP="00A33910"/>
    <w:p w14:paraId="40667D1E" w14:textId="36DABDB1" w:rsidR="00A33910" w:rsidRDefault="00A33910" w:rsidP="00A33910"/>
    <w:p w14:paraId="00AC0852" w14:textId="62C7DD2C" w:rsidR="00A33910" w:rsidRDefault="00A33910" w:rsidP="00A33910"/>
    <w:p w14:paraId="287CC158" w14:textId="55122289" w:rsidR="00A33910" w:rsidRDefault="00A33910" w:rsidP="00A33910"/>
    <w:p w14:paraId="2278DA16" w14:textId="2641F479" w:rsidR="00A33910" w:rsidRDefault="00A33910" w:rsidP="00A33910"/>
    <w:p w14:paraId="4B4C7E9A" w14:textId="77777777" w:rsidR="00C11F79" w:rsidRPr="00A33910" w:rsidRDefault="00C11F79" w:rsidP="00A33910"/>
    <w:p w14:paraId="5D7E0718" w14:textId="0D684FE8" w:rsidR="00D90ABC" w:rsidRPr="00A10451" w:rsidRDefault="00A678A6" w:rsidP="00880BBF">
      <w:pPr>
        <w:pStyle w:val="Heading1"/>
      </w:pPr>
      <w:bookmarkStart w:id="16" w:name="_Toc11674410"/>
      <w:r w:rsidRPr="00A10451">
        <w:rPr>
          <w:rFonts w:hint="cs"/>
        </w:rPr>
        <w:lastRenderedPageBreak/>
        <w:t>Literature review</w:t>
      </w:r>
      <w:bookmarkEnd w:id="16"/>
    </w:p>
    <w:p w14:paraId="66A40561" w14:textId="11C4559D" w:rsidR="004170D4" w:rsidRPr="00A10451" w:rsidRDefault="00471C6C" w:rsidP="00937E3F">
      <w:pPr>
        <w:pStyle w:val="Heading2"/>
      </w:pPr>
      <w:bookmarkStart w:id="17" w:name="_Toc11674411"/>
      <w:r w:rsidRPr="00A10451">
        <w:rPr>
          <w:rFonts w:hint="cs"/>
        </w:rPr>
        <w:t>The problem of s</w:t>
      </w:r>
      <w:r w:rsidR="004170D4" w:rsidRPr="00A10451">
        <w:rPr>
          <w:rFonts w:hint="cs"/>
        </w:rPr>
        <w:t>ensors</w:t>
      </w:r>
      <w:r w:rsidR="002D0FC5">
        <w:t>’ deployment</w:t>
      </w:r>
      <w:bookmarkEnd w:id="17"/>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18"/>
      <w:commentRangeStart w:id="19"/>
      <w:r w:rsidR="002300AE" w:rsidRPr="00A10451">
        <w:rPr>
          <w:rFonts w:cs="David" w:hint="cs"/>
        </w:rPr>
        <w:t xml:space="preserve">coverage </w:t>
      </w:r>
      <w:r w:rsidR="000C6F53" w:rsidRPr="00A10451">
        <w:rPr>
          <w:rFonts w:cs="David" w:hint="cs"/>
        </w:rPr>
        <w:t>area</w:t>
      </w:r>
      <w:commentRangeEnd w:id="18"/>
      <w:r w:rsidR="00F14F1F">
        <w:rPr>
          <w:rStyle w:val="CommentReference"/>
        </w:rPr>
        <w:commentReference w:id="18"/>
      </w:r>
      <w:commentRangeEnd w:id="19"/>
      <w:r w:rsidR="00001214">
        <w:rPr>
          <w:rStyle w:val="CommentReference"/>
        </w:rPr>
        <w:commentReference w:id="19"/>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12FC615A" w:rsidR="00937E3F" w:rsidRDefault="002D0FC5" w:rsidP="002D0FC5">
      <w:pPr>
        <w:pStyle w:val="Heading2"/>
        <w:rPr>
          <w:rFonts w:cs="David"/>
        </w:rPr>
      </w:pPr>
      <w:bookmarkStart w:id="20" w:name="_Toc11674412"/>
      <w:r>
        <w:t>The importance of network’s application</w:t>
      </w:r>
      <w:bookmarkEnd w:id="20"/>
    </w:p>
    <w:p w14:paraId="463AD49C" w14:textId="19CEC82F" w:rsidR="00903D82" w:rsidRPr="002845C3" w:rsidRDefault="0042358E" w:rsidP="002845C3">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et. al</w:t>
      </w:r>
      <w:r w:rsidR="000651C3" w:rsidRPr="00C714EA">
        <w:rPr>
          <w:rFonts w:cs="David" w:hint="cs"/>
          <w:color w:val="000000" w:themeColor="text1"/>
        </w:rPr>
        <w:t>.</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C714EA">
        <w:rPr>
          <w:rFonts w:cs="David" w:hint="cs"/>
          <w:b/>
          <w:bCs/>
          <w:color w:val="000000" w:themeColor="text1"/>
        </w:rPr>
        <w:t>exposure assessment</w:t>
      </w:r>
      <w:r w:rsidR="00CC6E0E" w:rsidRPr="00C714EA">
        <w:rPr>
          <w:rFonts w:cs="David" w:hint="cs"/>
          <w:color w:val="000000" w:themeColor="text1"/>
        </w:rPr>
        <w:t xml:space="preserve"> as an objective</w:t>
      </w:r>
      <w:r w:rsidR="00BF5229" w:rsidRPr="00C714EA">
        <w:rPr>
          <w:rFonts w:cs="David" w:hint="cs"/>
          <w:color w:val="000000" w:themeColor="text1"/>
        </w:rPr>
        <w:t xml:space="preserve">. In their method, they first </w:t>
      </w:r>
      <w:r w:rsidR="000C0DF2" w:rsidRPr="00C714EA">
        <w:rPr>
          <w:rFonts w:cs="David" w:hint="cs"/>
          <w:color w:val="000000" w:themeColor="text1"/>
        </w:rPr>
        <w:t xml:space="preserve">generate a “demand surface”, which represents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i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is used as input to an algorithm that solves </w:t>
      </w:r>
      <w:r w:rsidR="000C7256" w:rsidRPr="00C714EA">
        <w:rPr>
          <w:rFonts w:ascii="Calibri" w:hAnsi="Calibri" w:cs="Calibri"/>
          <w:color w:val="000000" w:themeColor="text1"/>
        </w:rPr>
        <w:t>﻿</w:t>
      </w:r>
      <w:r w:rsidR="000C7256" w:rsidRPr="00C714EA">
        <w:rPr>
          <w:rFonts w:cs="David" w:hint="cs"/>
          <w:color w:val="000000" w:themeColor="text1"/>
        </w:rPr>
        <w:t xml:space="preserve">a constrained optimization problem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s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Their methodology however is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xml:space="preserve">, since it relies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proposed a probabilistic model which takes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et. al.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C714EA">
        <w:rPr>
          <w:rFonts w:cs="David" w:hint="cs"/>
          <w:b/>
          <w:bCs/>
          <w:color w:val="000000" w:themeColor="text1"/>
        </w:rPr>
        <w:t>detect</w:t>
      </w:r>
      <w:r w:rsidR="00D87C9D" w:rsidRPr="00A10451">
        <w:rPr>
          <w:rFonts w:cs="David" w:hint="cs"/>
          <w:b/>
          <w:b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w:t>
      </w:r>
      <w:r w:rsidR="00FB5B9E" w:rsidRPr="00A10451">
        <w:rPr>
          <w:rFonts w:cs="David" w:hint="cs"/>
        </w:rPr>
        <w:lastRenderedPageBreak/>
        <w:t xml:space="preserve">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ar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C714EA">
        <w:rPr>
          <w:rFonts w:cs="David" w:hint="cs"/>
          <w:b/>
          <w:b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et. al.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D6651A" w:rsidRPr="00C714EA">
        <w:rPr>
          <w:rFonts w:cs="David" w:hint="cs"/>
          <w:color w:val="000000" w:themeColor="text1"/>
        </w:rPr>
        <w:t xml:space="preserve">wished to </w:t>
      </w:r>
      <w:r w:rsidR="00D6651A" w:rsidRPr="00C714EA">
        <w:rPr>
          <w:rFonts w:cs="David" w:hint="cs"/>
          <w:b/>
          <w:bCs/>
          <w:color w:val="000000" w:themeColor="text1"/>
        </w:rPr>
        <w:t>improve the performance</w:t>
      </w:r>
      <w:r w:rsidR="00D6651A" w:rsidRPr="00C714EA">
        <w:rPr>
          <w:rFonts w:cs="David" w:hint="cs"/>
          <w:color w:val="000000" w:themeColor="text1"/>
        </w:rPr>
        <w:t xml:space="preserve"> 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906672">
      <w:pPr>
        <w:pStyle w:val="Heading2"/>
      </w:pPr>
      <w:bookmarkStart w:id="21" w:name="_Toc11674414"/>
    </w:p>
    <w:p w14:paraId="5A775790" w14:textId="7936BB12" w:rsidR="00906672" w:rsidRDefault="00DF4518" w:rsidP="00906672">
      <w:pPr>
        <w:pStyle w:val="Heading2"/>
      </w:pPr>
      <w:commentRangeStart w:id="22"/>
      <w:r>
        <w:t>Heterogeneity of network’s sensors</w:t>
      </w:r>
      <w:bookmarkEnd w:id="21"/>
      <w:commentRangeEnd w:id="22"/>
      <w:r w:rsidR="006013AB">
        <w:rPr>
          <w:rStyle w:val="CommentReference"/>
          <w:rFonts w:eastAsia="Times New Roman" w:cs="Times New Roman"/>
          <w:b w:val="0"/>
          <w:color w:val="auto"/>
          <w:rtl/>
        </w:rPr>
        <w:commentReference w:id="22"/>
      </w:r>
    </w:p>
    <w:p w14:paraId="0B33954A" w14:textId="60760364" w:rsidR="00CD0072" w:rsidRDefault="00CB45D2" w:rsidP="00357DD2">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0E7879E0" w:rsidR="009D4C23" w:rsidRPr="00A57767" w:rsidRDefault="005D706C" w:rsidP="00A57767">
      <w:pPr>
        <w:ind w:firstLine="720"/>
        <w:rPr>
          <w:color w:val="FF0000"/>
        </w:rPr>
      </w:pPr>
      <w:r>
        <w:t xml:space="preserve">Not many studies have dealt with this aspect with relations to air </w:t>
      </w:r>
      <w:r w:rsidRPr="00F15C10">
        <w:rPr>
          <w:color w:val="000000" w:themeColor="text1"/>
        </w:rPr>
        <w:t xml:space="preserve">pollution. </w:t>
      </w:r>
      <w:bookmarkStart w:id="23" w:name="OLE_LINK32"/>
      <w:bookmarkStart w:id="24" w:name="OLE_LINK33"/>
      <w:bookmarkStart w:id="25" w:name="OLE_LINK3"/>
      <w:r w:rsidR="00E3442D" w:rsidRPr="00F15C10">
        <w:rPr>
          <w:color w:val="000000" w:themeColor="text1"/>
        </w:rPr>
        <w:t xml:space="preserve">Chakrabarty </w:t>
      </w:r>
      <w:bookmarkEnd w:id="23"/>
      <w:bookmarkEnd w:id="24"/>
      <w:bookmarkEnd w:id="25"/>
      <w:r w:rsidR="00E3442D" w:rsidRPr="00F15C10">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26" w:name="OLE_LINK4"/>
      <w:bookmarkStart w:id="27"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26"/>
      <w:bookmarkEnd w:id="27"/>
      <w:r w:rsidR="004C6042" w:rsidRPr="00F15C10">
        <w:rPr>
          <w:color w:val="000000" w:themeColor="text1"/>
        </w:rPr>
        <w:t xml:space="preserve">et. al. </w:t>
      </w:r>
      <w:r w:rsidR="00EC0326">
        <w:rPr>
          <w:color w:val="000000" w:themeColor="text1"/>
        </w:rPr>
        <w:fldChar w:fldCharType="begin" w:fldLock="1"/>
      </w:r>
      <w:r w:rsidR="00EC0326">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proofErr w:type="gramStart"/>
      <w:r w:rsidR="00F22F3E" w:rsidRPr="00F15C10">
        <w:rPr>
          <w:color w:val="000000" w:themeColor="text1"/>
        </w:rPr>
        <w:t>studies</w:t>
      </w:r>
      <w:proofErr w:type="gramEnd"/>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et. al.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 optimization process</w:t>
      </w:r>
      <w:r w:rsidR="009D4C23">
        <w:rPr>
          <w:rFonts w:cs="David"/>
          <w:color w:val="000000" w:themeColor="text1"/>
        </w:rPr>
        <w:t xml:space="preserve">, </w:t>
      </w:r>
      <w:r w:rsidR="009F31A3" w:rsidRPr="00C714EA">
        <w:rPr>
          <w:rFonts w:cs="David" w:hint="cs"/>
          <w:color w:val="000000" w:themeColor="text1"/>
        </w:rPr>
        <w:t xml:space="preserve">constrained by available locations and a given budget, maximizes the overall utility of the sensor network. The </w:t>
      </w:r>
      <w:r w:rsidR="003F2C7C" w:rsidRPr="00C714EA">
        <w:rPr>
          <w:rFonts w:cs="David" w:hint="cs"/>
          <w:color w:val="000000" w:themeColor="text1"/>
        </w:rPr>
        <w:t xml:space="preserve">utility </w:t>
      </w:r>
      <w:r w:rsidR="009F31A3" w:rsidRPr="00C714EA">
        <w:rPr>
          <w:rFonts w:cs="David" w:hint="cs"/>
          <w:color w:val="000000" w:themeColor="text1"/>
        </w:rPr>
        <w:t>i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s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is </w:t>
      </w:r>
      <w:r w:rsidR="001C1394" w:rsidRPr="001C1394">
        <w:rPr>
          <w:rFonts w:ascii="Calibri" w:hAnsi="Calibri" w:cs="Calibri"/>
          <w:color w:val="000000" w:themeColor="text1"/>
        </w:rPr>
        <w:t>﻿</w:t>
      </w:r>
      <w:r w:rsidR="001C1394" w:rsidRPr="001C1394">
        <w:rPr>
          <w:rFonts w:cs="David"/>
          <w:color w:val="000000" w:themeColor="text1"/>
        </w:rPr>
        <w:t>less suited to monitor traffic-related pollution</w:t>
      </w:r>
      <w:r w:rsidR="001C1394">
        <w:rPr>
          <w:rFonts w:cs="David"/>
          <w:color w:val="000000" w:themeColor="text1"/>
        </w:rPr>
        <w:t xml:space="preserve">. </w:t>
      </w:r>
      <w:r w:rsidR="009F31A3" w:rsidRPr="00C714EA">
        <w:rPr>
          <w:rFonts w:cs="David" w:hint="cs"/>
          <w:color w:val="000000" w:themeColor="text1"/>
        </w:rPr>
        <w:t xml:space="preserve">Lerner et. al.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atmospheric conditions</w:t>
      </w:r>
      <w:r w:rsidR="009F31A3" w:rsidRPr="00C714EA">
        <w:rPr>
          <w:rFonts w:cs="David" w:hint="cs"/>
          <w:color w:val="000000" w:themeColor="text1"/>
        </w:rPr>
        <w:t>.</w:t>
      </w:r>
      <w:bookmarkStart w:id="28" w:name="_Toc11674413"/>
    </w:p>
    <w:p w14:paraId="52BB093E" w14:textId="316D6E91" w:rsidR="002B2011" w:rsidRDefault="002B2011" w:rsidP="002B2011">
      <w:pPr>
        <w:pStyle w:val="Heading2"/>
        <w:rPr>
          <w:rFonts w:cs="David"/>
        </w:rPr>
      </w:pPr>
      <w:r>
        <w:lastRenderedPageBreak/>
        <w:t>Redeployment</w:t>
      </w:r>
      <w:bookmarkEnd w:id="28"/>
      <w:r>
        <w:t xml:space="preserve"> of sensors</w:t>
      </w:r>
    </w:p>
    <w:p w14:paraId="7A3A8BDC" w14:textId="22E33A99" w:rsidR="002B2011" w:rsidRPr="009C18A5" w:rsidRDefault="002B2011" w:rsidP="009C18A5">
      <w:pPr>
        <w:ind w:right="-2"/>
        <w:rPr>
          <w:rFonts w:cs="David"/>
        </w:rPr>
      </w:pPr>
      <w:r w:rsidRPr="00A10451">
        <w:rPr>
          <w:rFonts w:cs="David" w:hint="cs"/>
        </w:rPr>
        <w:t xml:space="preserve">Another aspect of network deployment dealt with in </w:t>
      </w:r>
      <w:r>
        <w:rPr>
          <w:rFonts w:cs="David"/>
        </w:rPr>
        <w:t>some</w:t>
      </w:r>
      <w:r w:rsidRPr="00A10451">
        <w:rPr>
          <w:rFonts w:cs="David" w:hint="cs"/>
        </w:rPr>
        <w:t xml:space="preserve"> works, is the use of a network of sensor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Pr="00A10451">
        <w:rPr>
          <w:rFonts w:cs="David" w:hint="cs"/>
        </w:rPr>
        <w:t xml:space="preserve">, which enables a real-time adaptive deployment of sensors 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EC0326">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7]"},"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 xml:space="preserve">parameters. </w:t>
      </w:r>
      <w:proofErr w:type="spellStart"/>
      <w:r w:rsidRPr="00C714EA">
        <w:rPr>
          <w:rFonts w:cs="David" w:hint="cs"/>
          <w:color w:val="000000" w:themeColor="text1"/>
        </w:rPr>
        <w:t>Belkhiri</w:t>
      </w:r>
      <w:proofErr w:type="spellEnd"/>
      <w:r w:rsidRPr="00C714EA">
        <w:rPr>
          <w:rFonts w:cs="David" w:hint="cs"/>
          <w:color w:val="000000" w:themeColor="text1"/>
        </w:rPr>
        <w:t xml:space="preserve"> et. al. </w:t>
      </w:r>
      <w:r w:rsidRPr="00C714EA">
        <w:rPr>
          <w:rFonts w:cs="David" w:hint="cs"/>
          <w:color w:val="000000" w:themeColor="text1"/>
        </w:rPr>
        <w:fldChar w:fldCharType="begin" w:fldLock="1"/>
      </w:r>
      <w:r w:rsidR="00EC0326">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 air pollution concentrations as ground truth and estimate concentrations where no sensors ar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Sensors are redeployed so estimation error (i.e., </w:t>
      </w:r>
      <w:r w:rsidRPr="00A10451">
        <w:rPr>
          <w:rFonts w:ascii="Calibri" w:hAnsi="Calibri" w:cs="Calibri"/>
        </w:rPr>
        <w:t>﻿</w:t>
      </w:r>
      <w:r w:rsidRPr="00A10451">
        <w:rPr>
          <w:rFonts w:cs="David" w:hint="cs"/>
        </w:rPr>
        <w:t xml:space="preserve">the absolute difference between ground truth and estimation) is minimized and execution time is considered. </w:t>
      </w:r>
    </w:p>
    <w:p w14:paraId="4A1ADF43" w14:textId="77777777" w:rsidR="00C61128" w:rsidRPr="00A10451" w:rsidRDefault="00C61128" w:rsidP="009A3BB9">
      <w:pPr>
        <w:ind w:right="-2"/>
        <w:rPr>
          <w:rFonts w:cs="David"/>
        </w:rPr>
      </w:pPr>
    </w:p>
    <w:p w14:paraId="30D0A4ED" w14:textId="7CA93A8F" w:rsidR="000D706B" w:rsidRDefault="000D706B" w:rsidP="00937E3F">
      <w:pPr>
        <w:pStyle w:val="Heading2"/>
      </w:pPr>
      <w:bookmarkStart w:id="29" w:name="_Toc11674415"/>
      <w:r w:rsidRPr="00A10451">
        <w:rPr>
          <w:rFonts w:hint="cs"/>
        </w:rPr>
        <w:t>Optimization</w:t>
      </w:r>
      <w:r w:rsidR="00FE3DB4" w:rsidRPr="00A10451">
        <w:rPr>
          <w:rFonts w:hint="cs"/>
        </w:rPr>
        <w:t xml:space="preserve"> aspect</w:t>
      </w:r>
      <w:bookmarkEnd w:id="29"/>
      <w:r w:rsidR="00FE3DB4" w:rsidRPr="00A10451">
        <w:rPr>
          <w:rFonts w:hint="cs"/>
        </w:rPr>
        <w:t xml:space="preserve"> </w:t>
      </w:r>
    </w:p>
    <w:p w14:paraId="123A4F95" w14:textId="16F92770" w:rsidR="00A47DF5" w:rsidRDefault="00080870" w:rsidP="00330C9F">
      <w:pPr>
        <w:ind w:right="-2"/>
        <w:rPr>
          <w:rFonts w:cs="David"/>
        </w:rPr>
      </w:pPr>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r w:rsidR="00042260">
        <w:rPr>
          <w:rFonts w:cs="David"/>
        </w:rPr>
        <w:t xml:space="preserve">common </w:t>
      </w:r>
      <w:r w:rsidR="00082981" w:rsidRPr="00A10451">
        <w:rPr>
          <w:rFonts w:cs="David" w:hint="cs"/>
        </w:rPr>
        <w:t>method</w:t>
      </w:r>
      <w:r w:rsidR="00042260">
        <w:rPr>
          <w:rFonts w:cs="David"/>
        </w:rPr>
        <w:t>s</w:t>
      </w:r>
      <w:r w:rsidR="00082981" w:rsidRPr="00A10451">
        <w:rPr>
          <w:rFonts w:cs="David" w:hint="cs"/>
        </w:rPr>
        <w:t xml:space="preserve"> used to solve the problem of network deployment.</w:t>
      </w:r>
      <w:r w:rsidR="00974995" w:rsidRPr="00A10451">
        <w:rPr>
          <w:rFonts w:cs="David" w:hint="cs"/>
        </w:rPr>
        <w:t xml:space="preserve"> </w:t>
      </w:r>
      <w:r w:rsidR="00042260">
        <w:rPr>
          <w:rFonts w:cs="David"/>
        </w:rPr>
        <w:t xml:space="preserve">As the basic problem of sensors’ optimal deployment aims at maximizing the </w:t>
      </w:r>
      <w:r w:rsidR="00863D22">
        <w:rPr>
          <w:rFonts w:cs="David"/>
        </w:rPr>
        <w:t xml:space="preserve">utility of the network, </w:t>
      </w:r>
      <w:r w:rsidR="000D64A1">
        <w:rPr>
          <w:rFonts w:cs="David"/>
        </w:rPr>
        <w:t xml:space="preserve">while minimizing </w:t>
      </w:r>
      <w:r w:rsidR="000E19B1">
        <w:rPr>
          <w:rFonts w:cs="David"/>
        </w:rPr>
        <w:t>its</w:t>
      </w:r>
      <w:r w:rsidR="000D64A1">
        <w:rPr>
          <w:rFonts w:cs="David"/>
        </w:rPr>
        <w:t xml:space="preserve"> cost, </w:t>
      </w:r>
      <w:r w:rsidR="000D6F4B">
        <w:rPr>
          <w:rFonts w:cs="David"/>
        </w:rPr>
        <w:t xml:space="preserve">the problem is equivalent to the </w:t>
      </w:r>
      <w:r w:rsidR="007F2CE1">
        <w:rPr>
          <w:rFonts w:cs="David"/>
        </w:rPr>
        <w:t>“</w:t>
      </w:r>
      <w:r w:rsidR="000D6F4B">
        <w:rPr>
          <w:rFonts w:cs="David"/>
        </w:rPr>
        <w:t>0-1 knapsack</w:t>
      </w:r>
      <w:r w:rsidR="007F2CE1">
        <w:rPr>
          <w:rFonts w:cs="David"/>
        </w:rPr>
        <w:t>”</w:t>
      </w:r>
      <w:r w:rsidR="000D6F4B">
        <w:rPr>
          <w:rFonts w:cs="David"/>
        </w:rPr>
        <w:t xml:space="preserve"> problem</w:t>
      </w:r>
      <w:r w:rsidR="00976E20">
        <w:rPr>
          <w:rFonts w:cs="David"/>
        </w:rPr>
        <w:t xml:space="preserve"> </w:t>
      </w:r>
      <w:r w:rsidR="00976E20">
        <w:rPr>
          <w:rFonts w:cs="David"/>
        </w:rPr>
        <w:fldChar w:fldCharType="begin" w:fldLock="1"/>
      </w:r>
      <w:r w:rsidR="00EC0326">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40]","plainTextFormattedCitation":"[40]","previouslyFormattedCitation":"[39]"},"properties":{"noteIndex":0},"schema":"https://github.com/citation-style-language/schema/raw/master/csl-citation.json"}</w:instrText>
      </w:r>
      <w:r w:rsidR="00976E20">
        <w:rPr>
          <w:rFonts w:cs="David"/>
        </w:rPr>
        <w:fldChar w:fldCharType="separate"/>
      </w:r>
      <w:r w:rsidR="00EC0326" w:rsidRPr="00EC0326">
        <w:rPr>
          <w:rFonts w:cs="David"/>
          <w:noProof/>
        </w:rPr>
        <w:t>[40]</w:t>
      </w:r>
      <w:r w:rsidR="00976E20">
        <w:rPr>
          <w:rFonts w:cs="David"/>
        </w:rPr>
        <w:fldChar w:fldCharType="end"/>
      </w:r>
      <w:r w:rsidR="000D6F4B">
        <w:rPr>
          <w:rFonts w:cs="David"/>
        </w:rPr>
        <w:t xml:space="preserve">. </w:t>
      </w:r>
      <w:r w:rsidR="000E19B1">
        <w:rPr>
          <w:rFonts w:cs="David"/>
        </w:rPr>
        <w:t>In t</w:t>
      </w:r>
      <w:r w:rsidR="00505AB6">
        <w:rPr>
          <w:rFonts w:cs="David"/>
        </w:rPr>
        <w:t xml:space="preserve">he </w:t>
      </w:r>
      <w:r w:rsidR="007F2CE1">
        <w:rPr>
          <w:rFonts w:cs="David"/>
        </w:rPr>
        <w:t>“</w:t>
      </w:r>
      <w:r w:rsidR="00BB4A2B">
        <w:rPr>
          <w:rFonts w:cs="David"/>
        </w:rPr>
        <w:t xml:space="preserve">0-1 </w:t>
      </w:r>
      <w:r w:rsidR="00505AB6">
        <w:rPr>
          <w:rFonts w:cs="David"/>
        </w:rPr>
        <w:t>knapsack</w:t>
      </w:r>
      <w:r w:rsidR="007F2CE1">
        <w:rPr>
          <w:rFonts w:cs="David"/>
        </w:rPr>
        <w:t>”</w:t>
      </w:r>
      <w:r w:rsidR="00505AB6">
        <w:rPr>
          <w:rFonts w:cs="David"/>
        </w:rPr>
        <w:t xml:space="preserve"> problem</w:t>
      </w:r>
      <w:r w:rsidR="000E19B1">
        <w:rPr>
          <w:rFonts w:cs="David"/>
        </w:rPr>
        <w:t xml:space="preserve">, </w:t>
      </w:r>
      <w:r w:rsidR="007F2CE1">
        <w:rPr>
          <w:rFonts w:cs="David"/>
        </w:rPr>
        <w:t xml:space="preserve">a </w:t>
      </w:r>
      <w:r w:rsidR="00CA7BF6">
        <w:rPr>
          <w:rFonts w:cs="David"/>
        </w:rPr>
        <w:t xml:space="preserve">subset </w:t>
      </w:r>
      <w:r w:rsidR="00A47DF5">
        <w:rPr>
          <w:rFonts w:cs="David"/>
        </w:rPr>
        <w:t xml:space="preserve">of items, </w:t>
      </w:r>
      <w:r w:rsidR="008A68A2">
        <w:rPr>
          <w:rFonts w:cs="David"/>
        </w:rPr>
        <w:t xml:space="preserve">out </w:t>
      </w:r>
      <w:r w:rsidR="007F2CE1">
        <w:rPr>
          <w:rFonts w:cs="David"/>
        </w:rPr>
        <w:t xml:space="preserve">of </w:t>
      </w:r>
      <w:r w:rsidR="008A68A2">
        <w:rPr>
          <w:rFonts w:cs="David"/>
        </w:rPr>
        <w:t xml:space="preserve">n </w:t>
      </w:r>
      <w:r w:rsidR="007F2CE1">
        <w:rPr>
          <w:rFonts w:cs="David"/>
        </w:rPr>
        <w:t>items</w:t>
      </w:r>
      <w:r w:rsidR="00986687">
        <w:rPr>
          <w:rFonts w:cs="David"/>
        </w:rPr>
        <w:t xml:space="preserve">, </w:t>
      </w:r>
      <w:r w:rsidR="007F2CE1">
        <w:rPr>
          <w:rFonts w:cs="David"/>
        </w:rPr>
        <w:t xml:space="preserve">possessing </w:t>
      </w:r>
      <w:r w:rsidR="00986687">
        <w:rPr>
          <w:rFonts w:cs="David"/>
        </w:rPr>
        <w:t xml:space="preserve">each </w:t>
      </w:r>
      <w:r w:rsidR="007F2CE1">
        <w:rPr>
          <w:rFonts w:cs="David"/>
        </w:rPr>
        <w:t xml:space="preserve">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sidR="004E1AFE">
        <w:rPr>
          <w:rFonts w:cs="David"/>
        </w:rPr>
        <w:t xml:space="preserve"> </w:t>
      </w:r>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sidR="00CA7BF6">
        <w:rPr>
          <w:rFonts w:cs="David"/>
        </w:rPr>
        <w:t>, should be selected such that the sum of the values is maximized, while keeping the summed cost 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r w:rsidR="00986687">
        <w:rPr>
          <w:rFonts w:cs="David"/>
        </w:rPr>
        <w:t xml:space="preserve"> The knapsack problem is </w:t>
      </w:r>
      <w:r w:rsidR="008A68A2">
        <w:rPr>
          <w:rFonts w:cs="David"/>
        </w:rPr>
        <w:t>NP-complete</w:t>
      </w:r>
      <w:r w:rsidR="00976E20">
        <w:rPr>
          <w:rFonts w:cs="David"/>
        </w:rPr>
        <w:t xml:space="preserve"> </w:t>
      </w:r>
      <w:r w:rsidR="00976E20">
        <w:rPr>
          <w:rFonts w:cs="David"/>
        </w:rPr>
        <w:fldChar w:fldCharType="begin" w:fldLock="1"/>
      </w:r>
      <w:r w:rsidR="00EC0326">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0]"},"properties":{"noteIndex":0},"schema":"https://github.com/citation-style-language/schema/raw/master/csl-citation.json"}</w:instrText>
      </w:r>
      <w:r w:rsidR="00976E20">
        <w:rPr>
          <w:rFonts w:cs="David"/>
        </w:rPr>
        <w:fldChar w:fldCharType="separate"/>
      </w:r>
      <w:r w:rsidR="00EC0326" w:rsidRPr="00EC0326">
        <w:rPr>
          <w:rFonts w:cs="David"/>
          <w:noProof/>
        </w:rPr>
        <w:t>[41]</w:t>
      </w:r>
      <w:r w:rsidR="00976E20">
        <w:rPr>
          <w:rFonts w:cs="David"/>
        </w:rPr>
        <w:fldChar w:fldCharType="end"/>
      </w:r>
      <w:r w:rsidR="008A68A2">
        <w:rPr>
          <w:rFonts w:cs="David"/>
        </w:rPr>
        <w:t>, meaning that the time required to solve the problem using any currently known algorithm increases rapidly as the size of the problem grows</w:t>
      </w:r>
      <w:r w:rsidR="00B925B8">
        <w:rPr>
          <w:rFonts w:cs="David"/>
        </w:rPr>
        <w:t xml:space="preserve">. </w:t>
      </w:r>
      <w:commentRangeStart w:id="30"/>
      <w:r w:rsidR="00B803BA">
        <w:rPr>
          <w:rFonts w:cs="David"/>
        </w:rPr>
        <w:t>As</w:t>
      </w:r>
      <w:commentRangeEnd w:id="30"/>
      <w:r w:rsidR="002A45AB">
        <w:rPr>
          <w:rStyle w:val="CommentReference"/>
        </w:rPr>
        <w:commentReference w:id="30"/>
      </w:r>
      <w:r w:rsidR="00B803BA">
        <w:rPr>
          <w:rFonts w:cs="David"/>
        </w:rPr>
        <w:t xml:space="preserve"> a result, </w:t>
      </w:r>
      <w:r w:rsidR="00B803BA" w:rsidRPr="00CD5D14">
        <w:rPr>
          <w:rFonts w:cs="David"/>
        </w:rPr>
        <w:t>approximation algorithms</w:t>
      </w:r>
      <w:r w:rsidR="00B803BA">
        <w:rPr>
          <w:rFonts w:cs="David"/>
        </w:rPr>
        <w:t xml:space="preserve">, which focuses on finding good solutions </w:t>
      </w:r>
      <w:r w:rsidR="00794E41">
        <w:rPr>
          <w:rFonts w:cs="David"/>
        </w:rPr>
        <w:t xml:space="preserve">(“global optimums”) </w:t>
      </w:r>
      <w:r w:rsidR="00B803BA">
        <w:rPr>
          <w:rFonts w:cs="David"/>
        </w:rPr>
        <w:t xml:space="preserve">instead of </w:t>
      </w:r>
      <w:r w:rsidR="00F607B0">
        <w:rPr>
          <w:rFonts w:cs="David"/>
        </w:rPr>
        <w:t>provably optimal solution</w:t>
      </w:r>
      <w:r w:rsidR="00B803BA">
        <w:rPr>
          <w:rFonts w:cs="David"/>
        </w:rPr>
        <w:t>s, are required</w:t>
      </w:r>
      <w:r w:rsidR="00CF0E9B">
        <w:rPr>
          <w:rFonts w:cs="David"/>
        </w:rPr>
        <w:t xml:space="preserve"> beyond a certain size of problem</w:t>
      </w:r>
      <w:r w:rsidR="00B803BA">
        <w:rPr>
          <w:rFonts w:cs="David"/>
        </w:rPr>
        <w:t xml:space="preserve">. </w:t>
      </w:r>
    </w:p>
    <w:p w14:paraId="1FA29ED7" w14:textId="06457279" w:rsidR="008A228D" w:rsidRPr="001D0CA9" w:rsidRDefault="002706DD" w:rsidP="0060255F">
      <w:pPr>
        <w:ind w:firstLine="720"/>
      </w:pPr>
      <w:r>
        <w:t>The term g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C253A7">
        <w:t xml:space="preserve"> </w:t>
      </w:r>
      <w:r w:rsidR="00756F02">
        <w:t xml:space="preserve">out of a set of possible solutions </w:t>
      </w:r>
      <w:r w:rsidR="006A6B33">
        <w:t>{</w:t>
      </w:r>
      <m:oMath>
        <m:r>
          <w:rPr>
            <w:rFonts w:ascii="Cambria Math" w:hAnsi="Cambria Math"/>
          </w:rPr>
          <m:t xml:space="preserve">S} </m:t>
        </m:r>
      </m:oMath>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commentRangeStart w:id="31"/>
      <w:r w:rsidR="00D901C9">
        <w:fldChar w:fldCharType="begin" w:fldLock="1"/>
      </w:r>
      <w:r w:rsidR="00EC0326">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1]"},"properties":{"noteIndex":0},"schema":"https://github.com/citation-style-language/schema/raw/master/csl-citation.json"}</w:instrText>
      </w:r>
      <w:r w:rsidR="00D901C9">
        <w:fldChar w:fldCharType="separate"/>
      </w:r>
      <w:r w:rsidR="00EC0326" w:rsidRPr="00EC0326">
        <w:rPr>
          <w:noProof/>
        </w:rPr>
        <w:t>[42]</w:t>
      </w:r>
      <w:r w:rsidR="00D901C9">
        <w:fldChar w:fldCharType="end"/>
      </w:r>
      <w:commentRangeEnd w:id="31"/>
      <w:r w:rsidR="00D901C9">
        <w:rPr>
          <w:rStyle w:val="CommentReference"/>
        </w:rPr>
        <w:commentReference w:id="31"/>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Pr>
          <w:b/>
          <w:bCs/>
        </w:rPr>
        <w:t>d</w:t>
      </w:r>
      <w:r w:rsidR="000D2BFD" w:rsidRPr="00DA3854">
        <w:rPr>
          <w:b/>
          <w:bCs/>
        </w:rPr>
        <w:t xml:space="preserve">eterministic </w:t>
      </w:r>
      <w:r w:rsidR="00990DBE">
        <w:rPr>
          <w:b/>
          <w:bCs/>
        </w:rPr>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S}</m:t>
        </m:r>
      </m:oMath>
      <w:r w:rsidR="006A6B33">
        <w:t xml:space="preserve"> </w:t>
      </w:r>
      <w:r w:rsidR="00535ADC">
        <w:t>while making certain</w:t>
      </w:r>
      <w:r w:rsidR="00535ADC" w:rsidRPr="00535ADC">
        <w:t xml:space="preserve"> assumptions about the </w:t>
      </w:r>
      <w:r w:rsidR="00535ADC">
        <w:t>fitness</w:t>
      </w:r>
      <w:r w:rsidR="00535ADC" w:rsidRPr="00535ADC">
        <w:t xml:space="preserve"> function to avoid huge calculations.</w:t>
      </w:r>
      <w:r w:rsidR="00256B7B">
        <w:t xml:space="preserve"> </w:t>
      </w:r>
      <w:r w:rsidR="0024766F" w:rsidRPr="001D0CA9">
        <w:rPr>
          <w:b/>
          <w:bCs/>
        </w:rPr>
        <w:t>Stochastic methods</w:t>
      </w:r>
      <w:r w:rsidR="0024766F">
        <w:rPr>
          <w:b/>
          <w:bCs/>
        </w:rPr>
        <w:t xml:space="preserve"> </w:t>
      </w:r>
      <w:r w:rsidR="00D646FB">
        <w:t xml:space="preserve">involve </w:t>
      </w:r>
      <w:r w:rsidR="00D646FB" w:rsidRPr="000E6C2B">
        <w:t>random</w:t>
      </w:r>
      <w:r w:rsidR="000E6C2B" w:rsidRPr="000E6C2B">
        <w:t xml:space="preserve"> elements to determine the global </w:t>
      </w:r>
      <w:r w:rsidR="003335EA">
        <w:t>optimum</w:t>
      </w:r>
      <w:r w:rsidR="000E6C2B" w:rsidRPr="000E6C2B">
        <w:t xml:space="preserve"> point, each one trying to reduce the computational burden of pure random search</w:t>
      </w:r>
      <w:r w:rsidR="00900C6F">
        <w:t xml:space="preserve">. </w:t>
      </w:r>
      <w:r w:rsidR="00900C6F">
        <w:rPr>
          <w:rFonts w:ascii="Calibri" w:hAnsi="Calibri" w:cs="Calibri"/>
        </w:rPr>
        <w:t>﻿</w:t>
      </w:r>
      <w:r w:rsidR="00900C6F">
        <w:t>At the outset, a random sample of points in the set</w:t>
      </w:r>
      <w:r w:rsidR="006A6B33">
        <w:t xml:space="preserve"> {</w:t>
      </w:r>
      <m:oMath>
        <m:r>
          <w:rPr>
            <w:rFonts w:ascii="Cambria Math" w:hAnsi="Cambria Math"/>
          </w:rPr>
          <m:t>S}</m:t>
        </m:r>
      </m:oMath>
      <w:r w:rsidR="00900C6F">
        <w:t xml:space="preserve"> is picked.</w:t>
      </w:r>
      <w:r w:rsidR="00100E7D">
        <w:t xml:space="preserve"> </w:t>
      </w:r>
      <w:r w:rsidR="00900C6F">
        <w:t>Then</w:t>
      </w:r>
      <w:r w:rsidR="00D646FB">
        <w:t>,</w:t>
      </w:r>
      <w:r w:rsidR="00900C6F">
        <w:t xml:space="preserve"> each method manipulates the sample points in a different manner</w:t>
      </w:r>
      <w:r w:rsidR="00314D85">
        <w:t xml:space="preserve">, using different </w:t>
      </w:r>
      <w:r w:rsidR="00314D85">
        <w:rPr>
          <w:rFonts w:cs="David"/>
          <w:b/>
          <w:bCs/>
        </w:rPr>
        <w:t>h</w:t>
      </w:r>
      <w:r w:rsidR="00314D85" w:rsidRPr="00DA3854">
        <w:rPr>
          <w:rFonts w:cs="David"/>
          <w:b/>
          <w:bCs/>
        </w:rPr>
        <w:t>euristics</w:t>
      </w:r>
      <w:r w:rsidR="00E951EA">
        <w:rPr>
          <w:rFonts w:cs="David"/>
          <w:b/>
          <w:bCs/>
        </w:rPr>
        <w:t xml:space="preserve"> </w:t>
      </w:r>
      <w:r w:rsidR="00E951EA">
        <w:rPr>
          <w:rFonts w:cs="David"/>
          <w:b/>
          <w:bCs/>
        </w:rPr>
        <w:fldChar w:fldCharType="begin" w:fldLock="1"/>
      </w:r>
      <w:r w:rsidR="00EC0326">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2]"},"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B1170D">
        <w:rPr>
          <w:rFonts w:cs="David"/>
          <w:b/>
          <w:bCs/>
        </w:rPr>
        <w:t>.</w:t>
      </w:r>
      <w:r w:rsidR="009E4E22">
        <w:rPr>
          <w:rFonts w:cs="David"/>
          <w:b/>
          <w:bCs/>
        </w:rPr>
        <w:t xml:space="preserve"> </w:t>
      </w:r>
      <w:r w:rsidR="00CD5B5D" w:rsidRPr="00DA3854">
        <w:rPr>
          <w:rFonts w:cs="David"/>
          <w:b/>
          <w:bCs/>
        </w:rPr>
        <w:t>H</w:t>
      </w:r>
      <w:r w:rsidR="00C06F95" w:rsidRPr="00DA3854">
        <w:rPr>
          <w:rFonts w:cs="David"/>
          <w:b/>
          <w:bCs/>
        </w:rPr>
        <w:t>euristics</w:t>
      </w:r>
      <w:r w:rsidR="00216738">
        <w:rPr>
          <w:rFonts w:cs="David"/>
          <w:b/>
          <w:bCs/>
        </w:rPr>
        <w:t xml:space="preserve"> </w:t>
      </w:r>
      <w:r w:rsidR="00CE2195">
        <w:rPr>
          <w:rFonts w:cs="David"/>
        </w:rPr>
        <w:t xml:space="preserve">may be thought of as sets of rules for deciding which potential </w:t>
      </w:r>
      <w:r w:rsidR="003B0474">
        <w:rPr>
          <w:rFonts w:cs="David"/>
        </w:rPr>
        <w:t>solution out of S, should next be generated and tested</w:t>
      </w:r>
      <w:r w:rsidR="007C1E5B">
        <w:rPr>
          <w:rFonts w:cs="David"/>
        </w:rPr>
        <w:t xml:space="preserve"> (i.e., an intelligent search in space). </w:t>
      </w:r>
      <w:r w:rsidR="00A8104F">
        <w:rPr>
          <w:rFonts w:cs="David"/>
        </w:rPr>
        <w:t xml:space="preserve">For some </w:t>
      </w:r>
      <w:r w:rsidR="005F4659">
        <w:rPr>
          <w:rFonts w:cs="David"/>
        </w:rPr>
        <w:t>randomized heuristics</w:t>
      </w:r>
      <w:r w:rsidR="00A8104F">
        <w:rPr>
          <w:rFonts w:cs="David"/>
        </w:rPr>
        <w:t xml:space="preserve">, such as simulated annealing and certain variants of Evolutionary Algorithms (EAs), convergence proofs exist. The problem in these algorithms however is that they will not identify the suggested solution as being globally optimal, rather as simply the best solution seen so far. </w:t>
      </w:r>
      <w:r w:rsidR="00CF7CCA" w:rsidRPr="00DA3854">
        <w:rPr>
          <w:rFonts w:cs="David"/>
          <w:b/>
          <w:bCs/>
        </w:rPr>
        <w:t>L</w:t>
      </w:r>
      <w:r w:rsidR="00C06F95" w:rsidRPr="00DA3854">
        <w:rPr>
          <w:rFonts w:cs="David"/>
          <w:b/>
          <w:bCs/>
        </w:rPr>
        <w:t>ocal search algorithms</w:t>
      </w:r>
      <w:r w:rsidR="00CF7CCA">
        <w:rPr>
          <w:rFonts w:cs="David"/>
        </w:rPr>
        <w:t xml:space="preserve"> </w:t>
      </w:r>
      <w:r w:rsidR="005118A1">
        <w:rPr>
          <w:rFonts w:cs="David"/>
        </w:rPr>
        <w:t xml:space="preserve">(often referred to as </w:t>
      </w:r>
      <w:r w:rsidR="005118A1" w:rsidRPr="001D0CA9">
        <w:rPr>
          <w:rFonts w:cs="David"/>
          <w:b/>
          <w:bCs/>
        </w:rPr>
        <w:t>hill climbers</w:t>
      </w:r>
      <w:r w:rsidR="005118A1">
        <w:rPr>
          <w:rFonts w:cs="David"/>
        </w:rPr>
        <w:t xml:space="preserve">), </w:t>
      </w:r>
      <w:r w:rsidR="00E951EA">
        <w:rPr>
          <w:rFonts w:cs="David"/>
        </w:rPr>
        <w:t>such</w:t>
      </w:r>
      <w:r w:rsidR="00F0687B">
        <w:rPr>
          <w:rFonts w:cs="David" w:hint="cs"/>
          <w:rtl/>
        </w:rPr>
        <w:t xml:space="preserve"> </w:t>
      </w:r>
      <w:r w:rsidR="0038560D">
        <w:rPr>
          <w:rFonts w:cs="David"/>
        </w:rPr>
        <w:t>as</w:t>
      </w:r>
      <w:r w:rsidR="005118A1">
        <w:rPr>
          <w:rFonts w:cs="David"/>
        </w:rPr>
        <w:t xml:space="preserve"> “gradient descent”, </w:t>
      </w:r>
      <w:r w:rsidR="00CE5F50">
        <w:rPr>
          <w:rFonts w:cs="David"/>
        </w:rPr>
        <w:t xml:space="preserve">work by </w:t>
      </w:r>
      <w:r w:rsidR="00B81022">
        <w:rPr>
          <w:rFonts w:cs="David"/>
        </w:rPr>
        <w:t xml:space="preserve">taking a starting solution x, and then searching the candidate solutions 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performs better than x. </w:t>
      </w:r>
      <w:r w:rsidR="0019756A">
        <w:rPr>
          <w:rFonts w:cs="David"/>
        </w:rPr>
        <w:t xml:space="preserve">Although they </w:t>
      </w:r>
      <w:r w:rsidR="0019756A">
        <w:rPr>
          <w:rFonts w:cs="David"/>
        </w:rPr>
        <w:lastRenderedPageBreak/>
        <w:t xml:space="preserve">may be quick to identify a good solution, this process will eventually lead to the identification of a local optimum, and no guarantee can be offered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19756A">
        <w:rPr>
          <w:rFonts w:cs="David"/>
        </w:rPr>
        <w:t>.</w:t>
      </w:r>
      <w:r w:rsidR="0038560D">
        <w:rPr>
          <w:rFonts w:cs="David"/>
        </w:rPr>
        <w:t xml:space="preserve"> </w:t>
      </w:r>
      <w:r w:rsidR="00B342BB">
        <w:rPr>
          <w:rFonts w:cs="David"/>
        </w:rPr>
        <w:t xml:space="preserve">As a result, local searches are </w:t>
      </w:r>
      <w:r w:rsidR="00507DD7">
        <w:rPr>
          <w:rFonts w:cs="David"/>
        </w:rPr>
        <w:t xml:space="preserve">usually </w:t>
      </w:r>
      <w:r w:rsidR="00B342BB">
        <w:rPr>
          <w:rFonts w:cs="David"/>
        </w:rPr>
        <w:t xml:space="preserve">incorporated in stochastic methods </w:t>
      </w:r>
      <w:r w:rsidR="00827639">
        <w:rPr>
          <w:rFonts w:cs="David"/>
        </w:rPr>
        <w:t>to</w:t>
      </w:r>
      <w:r w:rsidR="00B342BB">
        <w:rPr>
          <w:rFonts w:cs="David"/>
        </w:rPr>
        <w:t xml:space="preserve"> yield candidate global optimum</w:t>
      </w:r>
      <w:r w:rsidR="00827639">
        <w:rPr>
          <w:rFonts w:cs="David"/>
        </w:rPr>
        <w:t>,</w:t>
      </w:r>
      <w:r w:rsidR="00507DD7">
        <w:rPr>
          <w:rFonts w:cs="David"/>
        </w:rPr>
        <w:t xml:space="preserve"> from which</w:t>
      </w:r>
      <w:r w:rsidR="009D5977">
        <w:rPr>
          <w:rFonts w:cs="David"/>
        </w:rPr>
        <w:t xml:space="preserve"> </w:t>
      </w:r>
      <w:r w:rsidR="00F45962">
        <w:rPr>
          <w:rFonts w:cs="David"/>
        </w:rPr>
        <w:t>the best point is eventually</w:t>
      </w:r>
      <w:r w:rsidR="00827639">
        <w:rPr>
          <w:rFonts w:cs="David"/>
        </w:rPr>
        <w:t xml:space="preserve"> picked. </w:t>
      </w:r>
    </w:p>
    <w:p w14:paraId="0F2CD9AC" w14:textId="36C431A8" w:rsidR="00976723" w:rsidRDefault="00320B10" w:rsidP="00EF184A">
      <w:pPr>
        <w:ind w:right="-2"/>
      </w:pPr>
      <w:r>
        <w:rPr>
          <w:rFonts w:cs="David"/>
        </w:rPr>
        <w:tab/>
      </w:r>
      <w:r w:rsidR="00763C4E">
        <w:t>EAs are</w:t>
      </w:r>
      <w:r w:rsidR="00AA6B0F">
        <w:t xml:space="preserve"> </w:t>
      </w:r>
      <w:r w:rsidR="00AA6B0F" w:rsidRPr="00A10451">
        <w:rPr>
          <w:rFonts w:cs="David" w:hint="cs"/>
          <w:color w:val="000000" w:themeColor="text1"/>
        </w:rPr>
        <w:t>Meta</w:t>
      </w:r>
      <w:r w:rsidR="0060255F">
        <w:rPr>
          <w:rFonts w:cs="David"/>
          <w:color w:val="000000" w:themeColor="text1"/>
        </w:rPr>
        <w:t xml:space="preserve"> (i.e., problem-independent)-</w:t>
      </w:r>
      <w:r w:rsidR="00AA6B0F" w:rsidRPr="00A10451">
        <w:rPr>
          <w:rFonts w:cs="David" w:hint="cs"/>
          <w:color w:val="000000" w:themeColor="text1"/>
        </w:rPr>
        <w:t xml:space="preserve">heuristic optimization </w:t>
      </w:r>
      <w:commentRangeStart w:id="32"/>
      <w:r w:rsidR="00AA6B0F" w:rsidRPr="00A10451">
        <w:rPr>
          <w:rFonts w:cs="David" w:hint="cs"/>
          <w:color w:val="000000" w:themeColor="text1"/>
        </w:rPr>
        <w:t>algorithms</w:t>
      </w:r>
      <w:commentRangeEnd w:id="32"/>
      <w:r w:rsidR="00641EB2">
        <w:rPr>
          <w:rStyle w:val="CommentReference"/>
        </w:rPr>
        <w:commentReference w:id="32"/>
      </w:r>
      <w:r w:rsidR="00766EDF">
        <w:rPr>
          <w:rFonts w:cs="David"/>
          <w:color w:val="000000" w:themeColor="text1"/>
        </w:rPr>
        <w:t xml:space="preserve">. </w:t>
      </w:r>
      <w:r w:rsidR="004C3E1E">
        <w:t xml:space="preserve">Inspired by the biological theory,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or more </w:t>
      </w:r>
      <w:proofErr w:type="spellStart"/>
      <w:r w:rsidR="002C30C3" w:rsidRPr="002C30C3">
        <w:t>offsprings</w:t>
      </w:r>
      <w:proofErr w:type="spellEnd"/>
      <w:r w:rsidR="002C30C3" w:rsidRPr="002C30C3">
        <w:t xml:space="preserve"> (</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EC0326">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1]"},"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682C95BC" w14:textId="7A6711BF" w:rsidR="001B5205" w:rsidRDefault="0033728A" w:rsidP="001B5205">
      <w:pPr>
        <w:ind w:right="-2" w:firstLine="720"/>
        <w:rPr>
          <w:rFonts w:cs="David"/>
        </w:rPr>
      </w:pPr>
      <w:r w:rsidRPr="0033728A">
        <w:rPr>
          <w:rFonts w:cs="David"/>
          <w:color w:val="000000" w:themeColor="text1"/>
        </w:rPr>
        <w:t xml:space="preserve">The ability of </w:t>
      </w:r>
      <w:r w:rsidR="00D77952">
        <w:rPr>
          <w:rFonts w:cs="David"/>
          <w:color w:val="000000" w:themeColor="text1"/>
        </w:rPr>
        <w:t>EAs</w:t>
      </w:r>
      <w:r w:rsidRPr="0033728A">
        <w:rPr>
          <w:rFonts w:cs="David"/>
          <w:color w:val="000000" w:themeColor="text1"/>
        </w:rPr>
        <w:t xml:space="preserve"> to maintain a diverse set of </w:t>
      </w:r>
      <w:r w:rsidR="008E6D75">
        <w:rPr>
          <w:rFonts w:cs="David"/>
          <w:color w:val="000000" w:themeColor="text1"/>
        </w:rPr>
        <w:t xml:space="preserve">solutions, by </w:t>
      </w:r>
      <w:r w:rsidR="008E6D75">
        <w:rPr>
          <w:rFonts w:cs="David"/>
        </w:rPr>
        <w:t xml:space="preserve">creating new solutions from a non-uniform distribution, </w:t>
      </w:r>
      <w:r w:rsidRPr="0033728A">
        <w:rPr>
          <w:rFonts w:cs="David"/>
          <w:color w:val="000000" w:themeColor="text1"/>
        </w:rPr>
        <w:t>not only provides a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Pr="0033728A">
        <w:rPr>
          <w:rFonts w:cs="David"/>
          <w:color w:val="000000" w:themeColor="text1"/>
        </w:rPr>
        <w:t>it provides a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s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EC0326">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4]","plainTextFormattedCitation":"[30], [44]","previouslyFormattedCitation":"[30], [43]"},"properties":{"noteIndex":0},"schema":"https://github.com/citation-style-language/schema/raw/master/csl-citation.json"}</w:instrText>
      </w:r>
      <w:r w:rsidR="00E25C7C" w:rsidRPr="00A10451">
        <w:rPr>
          <w:rFonts w:cs="David" w:hint="cs"/>
        </w:rPr>
        <w:fldChar w:fldCharType="separate"/>
      </w:r>
      <w:r w:rsidR="00EC0326" w:rsidRPr="00EC0326">
        <w:rPr>
          <w:rFonts w:cs="David"/>
          <w:noProof/>
        </w:rPr>
        <w:t>[30], [44]</w:t>
      </w:r>
      <w:r w:rsidR="00E25C7C" w:rsidRPr="00A10451">
        <w:rPr>
          <w:rFonts w:cs="David" w:hint="cs"/>
        </w:rPr>
        <w:fldChar w:fldCharType="end"/>
      </w:r>
      <w:r w:rsidR="00E25C7C">
        <w:rPr>
          <w:rFonts w:cs="David"/>
        </w:rPr>
        <w:t>)</w:t>
      </w:r>
      <w:r w:rsidR="00976723">
        <w:rPr>
          <w:rFonts w:cs="David"/>
        </w:rPr>
        <w:t xml:space="preserve">. </w:t>
      </w:r>
    </w:p>
    <w:p w14:paraId="30E13BB9" w14:textId="1A3C479B" w:rsidR="0061083B" w:rsidRPr="00601659" w:rsidRDefault="00B305D9" w:rsidP="001D0CA9">
      <w:pPr>
        <w:ind w:right="-2" w:firstLine="720"/>
      </w:pPr>
      <w:r>
        <w:rPr>
          <w:rFonts w:cs="David"/>
        </w:rPr>
        <w:t xml:space="preserve">This proposed work offers new approaches to real-world air pollution problems, by combining environmental aspects with state-of-the-art </w:t>
      </w:r>
      <w:r w:rsidR="0019609E">
        <w:t>optimization</w:t>
      </w:r>
      <w:r>
        <w:t xml:space="preserve"> technique, </w:t>
      </w:r>
      <w:r w:rsidR="007F0EEE">
        <w:t>the Borg Multi-Objective Evolutionary Algorithm (MOEA)</w:t>
      </w:r>
      <w:r w:rsidR="003D63BF">
        <w:t xml:space="preserve">. </w:t>
      </w:r>
      <w:r w:rsidR="005E6E63">
        <w:t xml:space="preserve">Using the proposed </w:t>
      </w:r>
      <w:r w:rsidR="00072A9E">
        <w:t>methodology</w:t>
      </w:r>
      <w:r>
        <w:t xml:space="preserve"> </w:t>
      </w:r>
      <w:r w:rsidR="005E6E63">
        <w:t>would allow decision makers to retriev</w:t>
      </w:r>
      <w:r w:rsidR="00072A9E">
        <w:t>e</w:t>
      </w:r>
      <w:r>
        <w:t xml:space="preserve"> set</w:t>
      </w:r>
      <w:r w:rsidR="003D63BF">
        <w:t xml:space="preserve">s </w:t>
      </w:r>
      <w:r>
        <w:t>of optimal solutions</w:t>
      </w:r>
      <w:r w:rsidR="005E6E63">
        <w:t xml:space="preserve">, each suited for different use-cases. </w:t>
      </w:r>
      <w:r w:rsidR="003E55C8">
        <w:t xml:space="preserve"> </w:t>
      </w:r>
    </w:p>
    <w:p w14:paraId="3DD97555" w14:textId="77777777" w:rsidR="003350FF" w:rsidRDefault="003350FF" w:rsidP="00880BBF">
      <w:pPr>
        <w:pStyle w:val="Heading1"/>
      </w:pPr>
      <w:bookmarkStart w:id="33" w:name="_Toc11674416"/>
    </w:p>
    <w:p w14:paraId="22FBA05E" w14:textId="77777777" w:rsidR="003350FF" w:rsidRDefault="003350FF" w:rsidP="00880BBF">
      <w:pPr>
        <w:pStyle w:val="Heading1"/>
      </w:pPr>
    </w:p>
    <w:p w14:paraId="0BF8DEB2" w14:textId="77777777" w:rsidR="003350FF" w:rsidRDefault="003350FF" w:rsidP="00880BBF">
      <w:pPr>
        <w:pStyle w:val="Heading1"/>
      </w:pPr>
    </w:p>
    <w:p w14:paraId="14A1A81E" w14:textId="77777777" w:rsidR="003350FF" w:rsidRDefault="003350FF" w:rsidP="00880BBF">
      <w:pPr>
        <w:pStyle w:val="Heading1"/>
      </w:pPr>
    </w:p>
    <w:p w14:paraId="60795508" w14:textId="37C6F171" w:rsidR="003350FF" w:rsidRDefault="003350FF" w:rsidP="00880BBF">
      <w:pPr>
        <w:pStyle w:val="Heading1"/>
      </w:pPr>
    </w:p>
    <w:p w14:paraId="6629604E" w14:textId="5C606B86" w:rsidR="003350FF" w:rsidRDefault="003350FF" w:rsidP="003350FF"/>
    <w:p w14:paraId="7A09CFB0" w14:textId="77777777" w:rsidR="003350FF" w:rsidRPr="003350FF" w:rsidRDefault="003350FF" w:rsidP="003350FF"/>
    <w:p w14:paraId="7FB1931B" w14:textId="3055AA53" w:rsidR="000742A2" w:rsidRDefault="00FD55B9" w:rsidP="00880BBF">
      <w:pPr>
        <w:pStyle w:val="Heading1"/>
      </w:pPr>
      <w:r w:rsidRPr="00A10451">
        <w:rPr>
          <w:rFonts w:hint="cs"/>
        </w:rPr>
        <w:lastRenderedPageBreak/>
        <w:t xml:space="preserve">Methods and </w:t>
      </w:r>
      <w:r w:rsidR="00537979" w:rsidRPr="00A10451">
        <w:rPr>
          <w:rFonts w:hint="cs"/>
        </w:rPr>
        <w:t>Research plan</w:t>
      </w:r>
      <w:bookmarkEnd w:id="33"/>
    </w:p>
    <w:p w14:paraId="5D812400" w14:textId="16D86116" w:rsidR="00FB57E6" w:rsidRDefault="00FB57E6" w:rsidP="00937E3F">
      <w:pPr>
        <w:pStyle w:val="Heading2"/>
      </w:pPr>
      <w:bookmarkStart w:id="34" w:name="_Toc11674417"/>
      <w:r>
        <w:t>Background</w:t>
      </w:r>
      <w:bookmarkEnd w:id="34"/>
    </w:p>
    <w:p w14:paraId="508DDB7A" w14:textId="4EAD5EF4" w:rsidR="00292BCF" w:rsidRPr="009D07BB" w:rsidRDefault="00D83578" w:rsidP="00E8541A">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urban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 xml:space="preserve">AERMOD and the </w:t>
      </w:r>
      <w:r w:rsidR="00F654FA" w:rsidRPr="00051F84">
        <w:rPr>
          <w:rFonts w:cs="David"/>
          <w:color w:val="000000"/>
        </w:rPr>
        <w:t>Eulerian grid-based</w:t>
      </w:r>
      <w:r w:rsidR="00F654FA">
        <w:rPr>
          <w:rFonts w:cs="David"/>
          <w:color w:val="000000"/>
        </w:rPr>
        <w:t xml:space="preserve"> </w:t>
      </w:r>
      <w:r w:rsidR="00051F84">
        <w:rPr>
          <w:rFonts w:cs="David"/>
          <w:color w:val="000000"/>
        </w:rPr>
        <w:t xml:space="preserve">CMAQ,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 xml:space="preserve">from the source </w:t>
      </w:r>
      <w:r w:rsidR="005F4045">
        <w:rPr>
          <w:rFonts w:cs="David"/>
          <w:color w:val="000000"/>
        </w:rPr>
        <w:fldChar w:fldCharType="begin" w:fldLock="1"/>
      </w:r>
      <w:r w:rsidR="00EC032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45], [46]","plainTextFormattedCitation":"[19], [45], [46]","previouslyFormattedCitation":"[19], [44], [45]"},"properties":{"noteIndex":0},"schema":"https://github.com/citation-style-language/schema/raw/master/csl-citation.json"}</w:instrText>
      </w:r>
      <w:r w:rsidR="005F4045">
        <w:rPr>
          <w:rFonts w:cs="David"/>
          <w:color w:val="000000"/>
        </w:rPr>
        <w:fldChar w:fldCharType="separate"/>
      </w:r>
      <w:r w:rsidR="00EC0326" w:rsidRPr="00EC0326">
        <w:rPr>
          <w:rFonts w:cs="David"/>
          <w:noProof/>
          <w:color w:val="000000"/>
        </w:rPr>
        <w:t>[19], [45], [46]</w:t>
      </w:r>
      <w:r w:rsidR="005F4045">
        <w:rPr>
          <w:rFonts w:cs="David"/>
          <w:color w:val="000000"/>
        </w:rPr>
        <w:fldChar w:fldCharType="end"/>
      </w:r>
      <w:r w:rsidR="001E7E62">
        <w:rPr>
          <w:rFonts w:cs="David"/>
          <w:color w:val="000000"/>
        </w:rPr>
        <w:t xml:space="preserve">. </w:t>
      </w:r>
      <w:r w:rsidR="00D9518E">
        <w:rPr>
          <w:rFonts w:cs="David"/>
        </w:rPr>
        <w:t xml:space="preserve">For the sake of simplicity, we will first use the Gaussian plume model.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6E3A724C" w14:textId="77777777" w:rsidR="00CD00E4" w:rsidRPr="007E7C81" w:rsidRDefault="00CD00E4" w:rsidP="00316FB1"/>
    <w:p w14:paraId="6026C62A" w14:textId="76ED5C64" w:rsidR="007753FA" w:rsidRDefault="00A24C79" w:rsidP="00760508">
      <w:pPr>
        <w:pStyle w:val="Heading3"/>
      </w:pPr>
      <w:bookmarkStart w:id="35" w:name="_Toc11674418"/>
      <w:r>
        <w:t xml:space="preserve">The </w:t>
      </w:r>
      <w:r w:rsidR="00AB1EBF" w:rsidRPr="00A10451">
        <w:rPr>
          <w:rFonts w:hint="cs"/>
        </w:rPr>
        <w:t xml:space="preserve">Gaussian plume </w:t>
      </w:r>
      <w:r w:rsidR="00C5676B" w:rsidRPr="00A10451">
        <w:rPr>
          <w:rFonts w:hint="cs"/>
        </w:rPr>
        <w:t>model</w:t>
      </w:r>
      <w:bookmarkEnd w:id="35"/>
    </w:p>
    <w:p w14:paraId="631D19B6" w14:textId="3D6306A7"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r w:rsidR="00334CCB" w:rsidRPr="00A10451">
        <w:rPr>
          <w:rFonts w:cs="David" w:hint="cs"/>
          <w:color w:val="000000"/>
        </w:rPr>
        <w:t>(</w:t>
      </w:r>
      <w:r w:rsidR="006F0563" w:rsidRPr="00A10451">
        <w:rPr>
          <w:rFonts w:cs="David" w:hint="cs"/>
          <w:color w:val="FF0000"/>
        </w:rPr>
        <w:t>E</w:t>
      </w:r>
      <w:r w:rsidR="0035424F" w:rsidRPr="00A10451">
        <w:rPr>
          <w:rFonts w:cs="David" w:hint="cs"/>
          <w:color w:val="FF0000"/>
        </w:rPr>
        <w:t xml:space="preserve">q. </w:t>
      </w:r>
      <w:r w:rsidR="008F364F">
        <w:rPr>
          <w:rFonts w:cs="David"/>
          <w:color w:val="FF0000"/>
        </w:rPr>
        <w:t>1</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r w:rsidRPr="00A10451">
              <w:rPr>
                <w:rFonts w:cs="David" w:hint="cs"/>
                <w:color w:val="000000"/>
              </w:rPr>
              <w:t>)</w:t>
            </w:r>
          </w:p>
        </w:tc>
      </w:tr>
    </w:tbl>
    <w:p w14:paraId="6F4DBE4C" w14:textId="72E676D0"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s</w:t>
      </w:r>
      <w:r w:rsidR="008F74A9">
        <w:rPr>
          <w:rFonts w:cs="David"/>
          <w:color w:val="000000"/>
        </w:rPr>
        <w:t>ec</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 xml:space="preserve">Eq. </w:t>
      </w:r>
      <w:r w:rsidR="001E1D40">
        <w:rPr>
          <w:rFonts w:cs="David"/>
          <w:color w:val="FF0000"/>
        </w:rPr>
        <w:t>1</w:t>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DB605B">
        <w:rPr>
          <w:rFonts w:cs="David"/>
          <w:color w:val="000000"/>
        </w:rPr>
        <w:t>/2]</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color w:val="000000"/>
        </w:rPr>
      </w:pPr>
    </w:p>
    <w:p w14:paraId="0982157C" w14:textId="7D9F4E06" w:rsidR="00E50AE6" w:rsidRDefault="00624D21" w:rsidP="003C017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3C0173">
        <w:rPr>
          <w:rFonts w:cs="David"/>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C0173">
        <w:rPr>
          <w:rFonts w:cs="David"/>
          <w:color w:val="000000"/>
        </w:rPr>
        <w:t xml:space="preserve">. </w:t>
      </w:r>
      <w:r w:rsidR="004D5CE9" w:rsidRPr="00A10451">
        <w:rPr>
          <w:rFonts w:cs="David" w:hint="cs"/>
          <w:color w:val="000000" w:themeColor="text1"/>
        </w:rPr>
        <w:t xml:space="preserve">This </w:t>
      </w:r>
      <w:r w:rsidR="00CC55E8" w:rsidRPr="00A10451">
        <w:rPr>
          <w:rFonts w:cs="David" w:hint="cs"/>
          <w:color w:val="000000" w:themeColor="text1"/>
        </w:rPr>
        <w:t xml:space="preserve">kind of </w:t>
      </w:r>
      <w:r w:rsidR="004D5CE9" w:rsidRPr="00A10451">
        <w:rPr>
          <w:rFonts w:cs="David" w:hint="cs"/>
          <w:color w:val="000000" w:themeColor="text1"/>
        </w:rPr>
        <w:t>dependence on downwind distance</w:t>
      </w:r>
      <w:r w:rsidR="00CC55E8" w:rsidRPr="00A10451">
        <w:rPr>
          <w:rFonts w:cs="David" w:hint="cs"/>
          <w:color w:val="000000" w:themeColor="text1"/>
        </w:rPr>
        <w:t xml:space="preserve"> (x)</w:t>
      </w:r>
      <w:r w:rsidR="004D5CE9"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EC0326">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47]","plainTextFormattedCitation":"[47]","previouslyFormattedCitation":"[46]"},"properties":{"noteIndex":0},"schema":"https://github.com/citation-style-language/schema/raw/master/csl-citation.json"}</w:instrText>
      </w:r>
      <w:r w:rsidR="00B8015B" w:rsidRPr="00A10451">
        <w:rPr>
          <w:rFonts w:cs="David" w:hint="cs"/>
          <w:color w:val="000000" w:themeColor="text1"/>
        </w:rPr>
        <w:fldChar w:fldCharType="separate"/>
      </w:r>
      <w:r w:rsidR="00EC0326" w:rsidRPr="00EC0326">
        <w:rPr>
          <w:rFonts w:cs="David"/>
          <w:noProof/>
          <w:color w:val="000000" w:themeColor="text1"/>
        </w:rPr>
        <w:t>[47]</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EC0326">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48]","plainTextFormattedCitation":"[48]","previouslyFormattedCitation":"[47]"},"properties":{"noteIndex":0},"schema":"https://github.com/citation-style-language/schema/raw/master/csl-citation.json"}</w:instrText>
      </w:r>
      <w:r w:rsidR="00A10451">
        <w:rPr>
          <w:rFonts w:cs="David"/>
          <w:color w:val="000000" w:themeColor="text1"/>
        </w:rPr>
        <w:fldChar w:fldCharType="separate"/>
      </w:r>
      <w:r w:rsidR="00EC0326" w:rsidRPr="00EC0326">
        <w:rPr>
          <w:rFonts w:cs="David"/>
          <w:noProof/>
          <w:color w:val="000000" w:themeColor="text1"/>
        </w:rPr>
        <w:t>[48]</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3"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760508">
      <w:pPr>
        <w:pStyle w:val="Heading3"/>
      </w:pPr>
      <w:bookmarkStart w:id="36" w:name="_Toc11674419"/>
      <w:r w:rsidRPr="00A10451">
        <w:rPr>
          <w:rFonts w:hint="cs"/>
        </w:rPr>
        <w:t>Meteorology</w:t>
      </w:r>
      <w:bookmarkEnd w:id="36"/>
      <w:r w:rsidRPr="00A10451">
        <w:rPr>
          <w:rFonts w:hint="cs"/>
        </w:rPr>
        <w:t xml:space="preserve"> </w:t>
      </w:r>
    </w:p>
    <w:p w14:paraId="5891C8FE" w14:textId="2F5C77E0"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6B81B9C0" w:rsidR="006150B1" w:rsidRDefault="00037CEE" w:rsidP="00C86711">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w:t>
      </w:r>
      <w:r>
        <w:rPr>
          <w:rFonts w:cs="David"/>
          <w:color w:val="000000"/>
        </w:rPr>
        <w:lastRenderedPageBreak/>
        <w:t>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EC0326">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47]","plainTextFormattedCitation":"[1], [47]","previouslyFormattedCitation":"[1], [46]"},"properties":{"noteIndex":0},"schema":"https://github.com/citation-style-language/schema/raw/master/csl-citation.json"}</w:instrText>
      </w:r>
      <w:r>
        <w:rPr>
          <w:rFonts w:cs="David"/>
          <w:color w:val="000000"/>
        </w:rPr>
        <w:fldChar w:fldCharType="separate"/>
      </w:r>
      <w:r w:rsidR="00EC0326" w:rsidRPr="00EC0326">
        <w:rPr>
          <w:rFonts w:cs="David"/>
          <w:noProof/>
          <w:color w:val="000000"/>
        </w:rPr>
        <w:t>[1], [47]</w:t>
      </w:r>
      <w:r>
        <w:rPr>
          <w:rFonts w:cs="David"/>
          <w:color w:val="000000"/>
        </w:rPr>
        <w:fldChar w:fldCharType="end"/>
      </w:r>
      <w:r>
        <w:rPr>
          <w:rFonts w:cs="David"/>
          <w:color w:val="000000"/>
        </w:rPr>
        <w:t xml:space="preserve">, </w:t>
      </w:r>
      <w:r>
        <w:rPr>
          <w:rFonts w:cs="David"/>
          <w:color w:val="000000"/>
        </w:rPr>
        <w:fldChar w:fldCharType="begin" w:fldLock="1"/>
      </w:r>
      <w:r w:rsidR="00EC0326">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49]","plainTextFormattedCitation":"[49]","previouslyFormattedCitation":"[48]"},"properties":{"noteIndex":0},"schema":"https://github.com/citation-style-language/schema/raw/master/csl-citation.json"}</w:instrText>
      </w:r>
      <w:r>
        <w:rPr>
          <w:rFonts w:cs="David"/>
          <w:color w:val="000000"/>
        </w:rPr>
        <w:fldChar w:fldCharType="separate"/>
      </w:r>
      <w:r w:rsidR="00EC0326" w:rsidRPr="00EC0326">
        <w:rPr>
          <w:rFonts w:cs="David"/>
          <w:noProof/>
          <w:color w:val="000000"/>
        </w:rPr>
        <w:t>[49]</w:t>
      </w:r>
      <w:r>
        <w:rPr>
          <w:rFonts w:cs="David"/>
          <w:color w:val="000000"/>
        </w:rPr>
        <w:fldChar w:fldCharType="end"/>
      </w:r>
      <w:r w:rsidRPr="00A10451">
        <w:rPr>
          <w:rFonts w:cs="David" w:hint="cs"/>
          <w:color w:val="000000"/>
        </w:rPr>
        <w:t>.</w:t>
      </w:r>
    </w:p>
    <w:p w14:paraId="67A2F87B" w14:textId="5F790D1E" w:rsidR="00F32B30" w:rsidRDefault="00A20FB6" w:rsidP="003B4D39">
      <w:pPr>
        <w:ind w:right="-2"/>
        <w:rPr>
          <w:rFonts w:cs="David"/>
          <w:color w:val="000000" w:themeColor="text1"/>
        </w:rPr>
      </w:pPr>
      <w: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EC0326">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50]","plainTextFormattedCitation":"[50]","previouslyFormattedCitation":"[49]"},"properties":{"noteIndex":0},"schema":"https://github.com/citation-style-language/schema/raw/master/csl-citation.json"}</w:instrText>
      </w:r>
      <w:r w:rsidR="00EE5892" w:rsidRPr="009E78A4">
        <w:rPr>
          <w:rFonts w:cs="David" w:hint="cs"/>
          <w:color w:val="000000" w:themeColor="text1"/>
        </w:rPr>
        <w:fldChar w:fldCharType="separate"/>
      </w:r>
      <w:r w:rsidR="00EC0326" w:rsidRPr="00EC0326">
        <w:rPr>
          <w:rFonts w:cs="David"/>
          <w:noProof/>
          <w:color w:val="000000" w:themeColor="text1"/>
        </w:rPr>
        <w:t>[50]</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EC0326">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51]","plainTextFormattedCitation":"[51]","previouslyFormattedCitation":"[50]"},"properties":{"noteIndex":0},"schema":"https://github.com/citation-style-language/schema/raw/master/csl-citation.json"}</w:instrText>
      </w:r>
      <w:r w:rsidR="003511FB" w:rsidRPr="009E78A4">
        <w:rPr>
          <w:rFonts w:cs="David" w:hint="cs"/>
          <w:color w:val="000000" w:themeColor="text1"/>
        </w:rPr>
        <w:fldChar w:fldCharType="separate"/>
      </w:r>
      <w:r w:rsidR="00EC0326" w:rsidRPr="00EC0326">
        <w:rPr>
          <w:rFonts w:cs="David"/>
          <w:noProof/>
          <w:color w:val="000000" w:themeColor="text1"/>
        </w:rPr>
        <w:t>[51]</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025A3C">
        <w:rPr>
          <w:rFonts w:cs="David"/>
          <w:color w:val="000000" w:themeColor="text1"/>
        </w:rPr>
        <w:t xml:space="preserve"> (section X)</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p>
    <w:p w14:paraId="204854CD" w14:textId="77777777" w:rsidR="00F32B30" w:rsidRDefault="00F32B30" w:rsidP="003B4D39">
      <w:pPr>
        <w:ind w:right="-2"/>
        <w:rPr>
          <w:rFonts w:cs="David"/>
          <w:color w:val="000000" w:themeColor="text1"/>
        </w:rPr>
      </w:pPr>
    </w:p>
    <w:p w14:paraId="164046C8" w14:textId="01731464" w:rsidR="00FF6335" w:rsidRPr="00C419E3" w:rsidRDefault="00CA39E2" w:rsidP="00FC6979">
      <w:pPr>
        <w:pStyle w:val="Heading3"/>
      </w:pPr>
      <w:bookmarkStart w:id="37" w:name="_Toc11674420"/>
      <w:r>
        <w:t>The</w:t>
      </w:r>
      <w:r w:rsidR="00544F4A">
        <w:t xml:space="preserve"> </w:t>
      </w:r>
      <w:r w:rsidR="00FF6335" w:rsidRPr="00C419E3">
        <w:rPr>
          <w:rFonts w:hint="cs"/>
        </w:rPr>
        <w:t xml:space="preserve">Borg </w:t>
      </w:r>
      <w:r w:rsidR="0015315E">
        <w:t xml:space="preserve">Multi-Objective </w:t>
      </w:r>
      <w:r w:rsidR="00544F4A">
        <w:t>Evolutionary algorithm</w:t>
      </w:r>
      <w:r w:rsidR="0015315E">
        <w:t xml:space="preserve"> (</w:t>
      </w:r>
      <w:r w:rsidR="00FF6335" w:rsidRPr="00C419E3">
        <w:rPr>
          <w:rFonts w:hint="cs"/>
        </w:rPr>
        <w:t>MOEA</w:t>
      </w:r>
      <w:r w:rsidR="0015315E">
        <w:t>)</w:t>
      </w:r>
      <w:r w:rsidR="00FF6335" w:rsidRPr="00C419E3">
        <w:t xml:space="preserve"> </w:t>
      </w:r>
      <w:r w:rsidR="002608AF">
        <w:t>framework</w:t>
      </w:r>
      <w:bookmarkEnd w:id="37"/>
    </w:p>
    <w:p w14:paraId="7503CBA6" w14:textId="43D555B2" w:rsidR="00FC6979" w:rsidRDefault="002E1145" w:rsidP="00FC6979">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CC0DE8" w:rsidRPr="00CC0DE8">
        <w:rPr>
          <w:rFonts w:cs="David"/>
        </w:rPr>
        <w:t>The tradeoffs in a M</w:t>
      </w:r>
      <w:r w:rsidR="0081243C">
        <w:rPr>
          <w:rFonts w:cs="David"/>
        </w:rPr>
        <w:t>ulti</w:t>
      </w:r>
      <w:r w:rsidR="0060616E">
        <w:rPr>
          <w:rFonts w:cs="David"/>
        </w:rPr>
        <w:t>-</w:t>
      </w:r>
      <w:r w:rsidR="0081243C">
        <w:rPr>
          <w:rFonts w:cs="David"/>
        </w:rPr>
        <w:t xml:space="preserve">objective problem </w:t>
      </w:r>
      <w:r w:rsidR="00CC0DE8" w:rsidRPr="00CC0DE8">
        <w:rPr>
          <w:rFonts w:cs="David"/>
        </w:rPr>
        <w:t>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EC0326">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52]","plainTextFormattedCitation":"[52]","previouslyFormattedCitation":"[51]"},"properties":{"noteIndex":0},"schema":"https://github.com/citation-style-language/schema/raw/master/csl-citation.json"}</w:instrText>
      </w:r>
      <w:r w:rsidR="00EA202A">
        <w:rPr>
          <w:shd w:val="clear" w:color="auto" w:fill="FFFFFF"/>
        </w:rPr>
        <w:fldChar w:fldCharType="separate"/>
      </w:r>
      <w:r w:rsidR="00EC0326" w:rsidRPr="00EC0326">
        <w:rPr>
          <w:noProof/>
          <w:shd w:val="clear" w:color="auto" w:fill="FFFFFF"/>
        </w:rPr>
        <w:t>[52]</w:t>
      </w:r>
      <w:r w:rsidR="00EA202A">
        <w:rPr>
          <w:shd w:val="clear" w:color="auto" w:fill="FFFFFF"/>
        </w:rPr>
        <w:fldChar w:fldCharType="end"/>
      </w:r>
      <w:r w:rsidR="00FC6979">
        <w:rPr>
          <w:shd w:val="clear" w:color="auto" w:fill="FFFFFF"/>
        </w:rPr>
        <w:t xml:space="preserve">. </w:t>
      </w:r>
      <w:r w:rsidR="00FC6979">
        <w:rPr>
          <w:shd w:val="clear" w:color="auto" w:fill="FFFFFF"/>
        </w:rPr>
        <w:tab/>
      </w:r>
      <w:r w:rsidR="00683503">
        <w:t xml:space="preserve">For the proposed work, </w:t>
      </w:r>
      <w:r w:rsidR="00760508">
        <w:t>the self-adaptive Borg MOEA</w:t>
      </w:r>
      <w:r w:rsidR="004E6ED4">
        <w:t xml:space="preserve"> </w:t>
      </w:r>
      <w:r w:rsidR="004E6ED4">
        <w:fldChar w:fldCharType="begin" w:fldLock="1"/>
      </w:r>
      <w:r w:rsidR="00EC0326">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53]","plainTextFormattedCitation":"[53]","previouslyFormattedCitation":"[52]"},"properties":{"noteIndex":0},"schema":"https://github.com/citation-style-language/schema/raw/master/csl-citation.json"}</w:instrText>
      </w:r>
      <w:r w:rsidR="004E6ED4">
        <w:fldChar w:fldCharType="separate"/>
      </w:r>
      <w:r w:rsidR="00EC0326" w:rsidRPr="00EC0326">
        <w:rPr>
          <w:noProof/>
        </w:rPr>
        <w:t>[53]</w:t>
      </w:r>
      <w:r w:rsidR="004E6ED4">
        <w:fldChar w:fldCharType="end"/>
      </w:r>
      <w:r w:rsidR="00683503">
        <w:t xml:space="preserve"> will be used</w:t>
      </w:r>
      <w:r w:rsidR="008A59B7">
        <w:t xml:space="preserve">. The Borg is </w:t>
      </w:r>
      <w:r w:rsidR="00FC6979">
        <w:t xml:space="preserve">classified as </w:t>
      </w:r>
      <w:r w:rsidR="00760508">
        <w:t>a hyper-heuristic global multi</w:t>
      </w:r>
      <w:r w:rsidR="00683503">
        <w:t>-</w:t>
      </w:r>
      <w:r w:rsidR="00760508">
        <w:t>objective search tool</w:t>
      </w:r>
      <w:r w:rsidR="00EA202A">
        <w:t xml:space="preserve"> </w:t>
      </w:r>
      <w:r w:rsidR="00EA202A">
        <w:fldChar w:fldCharType="begin" w:fldLock="1"/>
      </w:r>
      <w:r w:rsidR="00EC0326">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54]","plainTextFormattedCitation":"[54]","previouslyFormattedCitation":"[53]"},"properties":{"noteIndex":0},"schema":"https://github.com/citation-style-language/schema/raw/master/csl-citation.json"}</w:instrText>
      </w:r>
      <w:r w:rsidR="00EA202A">
        <w:fldChar w:fldCharType="separate"/>
      </w:r>
      <w:r w:rsidR="00EC0326" w:rsidRPr="00EC0326">
        <w:rPr>
          <w:noProof/>
        </w:rPr>
        <w:t>[54]</w:t>
      </w:r>
      <w:r w:rsidR="00EA202A">
        <w:fldChar w:fldCharType="end"/>
      </w:r>
      <w:r w:rsidR="008A59B7">
        <w:t>,</w:t>
      </w:r>
      <w:r w:rsidR="00760508">
        <w:t xml:space="preserve"> as it uses internal feedbacks </w:t>
      </w:r>
      <w:r w:rsidR="008A59B7">
        <w:t>during the</w:t>
      </w:r>
      <w:r w:rsidR="00760508">
        <w:t xml:space="preserve"> search progress to dynamically adapt an ensemble </w:t>
      </w:r>
      <w:r w:rsidR="008A59B7">
        <w:t xml:space="preserve">of </w:t>
      </w:r>
      <w:r w:rsidR="00760508">
        <w:t xml:space="preserve">search operators (or </w:t>
      </w:r>
      <w:r w:rsidR="002F4033">
        <w:t>heuristic</w:t>
      </w:r>
      <w:r w:rsidR="00FC6979">
        <w:t>s</w:t>
      </w:r>
      <w:r w:rsidR="00760508">
        <w:t>), rewarding those that maximize search progress (i.e., the dominance of new generated solutions)</w:t>
      </w:r>
      <w:r w:rsidR="008A59B7">
        <w:t>.</w:t>
      </w:r>
      <w:r w:rsidR="00FC6979">
        <w:t xml:space="preserve"> </w:t>
      </w:r>
    </w:p>
    <w:p w14:paraId="076B137B" w14:textId="15E532D7" w:rsidR="00DA4DB3" w:rsidRPr="0029594B" w:rsidRDefault="00760508" w:rsidP="0029594B">
      <w:r>
        <w:t xml:space="preserve">The </w:t>
      </w:r>
      <w:r w:rsidRPr="00C075EF">
        <w:t xml:space="preserve">approximate </w:t>
      </w:r>
      <w:r w:rsidR="0029594B">
        <w:t>set of possible solutions {</w:t>
      </w:r>
      <m:oMath>
        <m:r>
          <w:rPr>
            <w:rFonts w:ascii="Cambria Math" w:hAnsi="Cambria Math"/>
          </w:rPr>
          <m:t>S}</m:t>
        </m:r>
      </m:oMath>
      <w:r w:rsidR="0029594B">
        <w:t xml:space="preserve"> </w:t>
      </w:r>
      <w:r>
        <w:t xml:space="preserve">in each iteration, is refined through internally competing </w:t>
      </w:r>
      <w:r w:rsidRPr="005B60DD">
        <w:t xml:space="preserve">genetic </w:t>
      </w:r>
      <w:r>
        <w:t>mating and mutation operators</w:t>
      </w:r>
      <w:r w:rsidR="0029594B">
        <w:t>, including</w:t>
      </w:r>
      <w:r>
        <w:t xml:space="preserve">: </w:t>
      </w:r>
      <w:r w:rsidRPr="00931207">
        <w:t>Simulated Binary (SBX),</w:t>
      </w:r>
      <w:r>
        <w:t xml:space="preserve"> </w:t>
      </w:r>
      <w:r w:rsidRPr="00931207">
        <w:t xml:space="preserve">Patent-Centric (PCX), Unimodal Normal Distribution (UNDX), </w:t>
      </w:r>
      <w:r>
        <w:t xml:space="preserve">and </w:t>
      </w:r>
      <w:r w:rsidRPr="00931207">
        <w:t>Simplex (SPX)</w:t>
      </w:r>
      <w:r>
        <w:t xml:space="preserve"> crossovers, as well as </w:t>
      </w:r>
      <w:r w:rsidRPr="00931207">
        <w:t xml:space="preserve">Differential Evolution (DE), and Uniform Mutation (UM). </w:t>
      </w:r>
      <w:r>
        <w:t>The Borg MOEA auto-adapts the probability of which genetic operators to use, according to the operators’ offspring’s success rate in previous iterations. To avoid a convergence of the algorithm to a local minimum, a stochastic restart mechanism exploiting Uniform Mutation is built into the B</w:t>
      </w:r>
      <w:r w:rsidR="0029594B">
        <w:t>org</w:t>
      </w:r>
      <w:r>
        <w:t xml:space="preserve"> MOEA to automatically detect and avoid pre-mature convergence to a local optimum and to achieve a diverse se</w:t>
      </w:r>
      <w:r w:rsidRPr="00BF1A46">
        <w:t>t of solutions</w:t>
      </w:r>
      <w:r w:rsidR="00EB40E3">
        <w:t xml:space="preserve"> </w:t>
      </w:r>
      <w:r w:rsidR="00EB40E3">
        <w:fldChar w:fldCharType="begin" w:fldLock="1"/>
      </w:r>
      <w:r w:rsidR="00EC0326">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52], [53]","plainTextFormattedCitation":"[52], [53]","previouslyFormattedCitation":"[51], [52]"},"properties":{"noteIndex":0},"schema":"https://github.com/citation-style-language/schema/raw/master/csl-citation.json"}</w:instrText>
      </w:r>
      <w:r w:rsidR="00EB40E3">
        <w:fldChar w:fldCharType="separate"/>
      </w:r>
      <w:r w:rsidR="00EC0326" w:rsidRPr="00EC0326">
        <w:rPr>
          <w:noProof/>
        </w:rPr>
        <w:t>[52], [53]</w:t>
      </w:r>
      <w:r w:rsidR="00EB40E3">
        <w:fldChar w:fldCharType="end"/>
      </w:r>
      <w:r w:rsidR="0029594B">
        <w:t xml:space="preserve">. </w:t>
      </w:r>
      <w:r w:rsidR="0029594B" w:rsidRPr="0029594B">
        <w:t xml:space="preserve"> </w:t>
      </w:r>
    </w:p>
    <w:p w14:paraId="0F0BE9D7" w14:textId="77777777" w:rsidR="00A4714A" w:rsidRDefault="00A4714A" w:rsidP="00937E3F">
      <w:pPr>
        <w:pStyle w:val="Heading2"/>
      </w:pPr>
    </w:p>
    <w:p w14:paraId="04B98998" w14:textId="6E961761" w:rsidR="00B37986" w:rsidRPr="00A10451" w:rsidRDefault="00B37986" w:rsidP="00937E3F">
      <w:pPr>
        <w:pStyle w:val="Heading2"/>
      </w:pPr>
      <w:bookmarkStart w:id="38" w:name="_Toc11674421"/>
      <w:commentRangeStart w:id="39"/>
      <w:commentRangeStart w:id="40"/>
      <w:r w:rsidRPr="00A10451">
        <w:rPr>
          <w:rFonts w:hint="cs"/>
        </w:rPr>
        <w:t>Methodology – problem formulation and optimization</w:t>
      </w:r>
      <w:bookmarkEnd w:id="38"/>
    </w:p>
    <w:p w14:paraId="38B6486C" w14:textId="324BA9A5" w:rsidR="00446642" w:rsidRPr="00A10451" w:rsidRDefault="00446642" w:rsidP="00760508">
      <w:pPr>
        <w:pStyle w:val="Heading3"/>
      </w:pPr>
      <w:bookmarkStart w:id="41" w:name="_Toc11674422"/>
      <w:r w:rsidRPr="00A10451">
        <w:rPr>
          <w:rFonts w:hint="cs"/>
        </w:rPr>
        <w:t>General formulation</w:t>
      </w:r>
      <w:commentRangeEnd w:id="39"/>
      <w:r w:rsidR="008056AF">
        <w:rPr>
          <w:rStyle w:val="CommentReference"/>
          <w:rFonts w:eastAsia="Times New Roman" w:cs="Times New Roman"/>
          <w:b w:val="0"/>
          <w:color w:val="auto"/>
        </w:rPr>
        <w:commentReference w:id="39"/>
      </w:r>
      <w:commentRangeEnd w:id="40"/>
      <w:r w:rsidR="00561AB9">
        <w:rPr>
          <w:rStyle w:val="CommentReference"/>
          <w:rFonts w:eastAsia="Times New Roman" w:cs="Times New Roman"/>
          <w:b w:val="0"/>
          <w:color w:val="auto"/>
        </w:rPr>
        <w:commentReference w:id="40"/>
      </w:r>
      <w:bookmarkEnd w:id="41"/>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42" w:name="OLE_LINK12"/>
      <w:bookmarkStart w:id="43" w:name="OLE_LINK13"/>
      <w:r w:rsidRPr="00A10451">
        <w:rPr>
          <w:rFonts w:cs="David" w:hint="cs"/>
        </w:rPr>
        <w:t>region of interest</w:t>
      </w:r>
      <w:bookmarkEnd w:id="42"/>
      <w:bookmarkEnd w:id="43"/>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44" w:name="OLE_LINK14"/>
      <w:bookmarkStart w:id="45" w:name="OLE_LINK15"/>
      <m:oMath>
        <m:r>
          <m:rPr>
            <m:sty m:val="p"/>
          </m:rPr>
          <w:rPr>
            <w:rFonts w:ascii="Cambria Math" w:hAnsi="Cambria Math" w:cs="David" w:hint="cs"/>
            <w:color w:val="000000" w:themeColor="text1"/>
          </w:rPr>
          <m:t>{S}</m:t>
        </m:r>
      </m:oMath>
      <w:r w:rsidRPr="00A10451">
        <w:rPr>
          <w:rFonts w:cs="David" w:hint="cs"/>
        </w:rPr>
        <w:t xml:space="preserve"> </w:t>
      </w:r>
      <w:bookmarkEnd w:id="44"/>
      <w:bookmarkEnd w:id="45"/>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w:t>
      </w:r>
      <w:r w:rsidRPr="00A10451">
        <w:rPr>
          <w:rFonts w:cs="David" w:hint="cs"/>
        </w:rPr>
        <w:lastRenderedPageBreak/>
        <w:t xml:space="preserve">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46" w:name="OLE_LINK6"/>
          <w:bookmarkStart w:id="47" w:name="OLE_LINK7"/>
          <w:p w14:paraId="7C78BE4B" w14:textId="15E2AFDE" w:rsidR="00C419E3" w:rsidRPr="00B968DA" w:rsidRDefault="00ED598A"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2</w:t>
            </w:r>
            <w:r w:rsidRPr="00A10451">
              <w:rPr>
                <w:rFonts w:cs="David" w:hint="cs"/>
                <w:color w:val="000000"/>
              </w:rPr>
              <w:fldChar w:fldCharType="end"/>
            </w:r>
            <w:r w:rsidRPr="00A10451">
              <w:rPr>
                <w:rFonts w:cs="David" w:hint="cs"/>
                <w:color w:val="000000"/>
              </w:rPr>
              <w:t>)</w:t>
            </w:r>
          </w:p>
        </w:tc>
      </w:tr>
      <w:bookmarkEnd w:id="46"/>
      <w:bookmarkEnd w:id="47"/>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ED598A"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3</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760508">
      <w:pPr>
        <w:pStyle w:val="Heading3"/>
      </w:pPr>
      <w:bookmarkStart w:id="48" w:name="_Toc11674423"/>
      <w:r w:rsidRPr="00A10451">
        <w:rPr>
          <w:rFonts w:hint="cs"/>
        </w:rPr>
        <w:t>Pairwise Euclidean distance (PED)</w:t>
      </w:r>
      <w:bookmarkEnd w:id="48"/>
    </w:p>
    <w:p w14:paraId="068BADEB" w14:textId="5247D880" w:rsidR="00C419E3" w:rsidRPr="00BE5FE7" w:rsidRDefault="00930E6B" w:rsidP="00607AE0">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49" w:name="OLE_LINK24"/>
      <w:bookmarkStart w:id="50" w:name="OLE_LINK25"/>
      <w:r w:rsidR="00C419E3" w:rsidRPr="00A10451">
        <w:rPr>
          <w:rFonts w:cs="David" w:hint="cs"/>
          <w:color w:val="000000" w:themeColor="text1"/>
        </w:rPr>
        <w:t>{S}' and {S}"</w:t>
      </w:r>
      <w:r>
        <w:rPr>
          <w:rFonts w:cs="David"/>
          <w:color w:val="000000" w:themeColor="text1"/>
        </w:rPr>
        <w:t>,</w:t>
      </w:r>
      <w:r w:rsidR="00C419E3" w:rsidRPr="00A10451">
        <w:rPr>
          <w:rFonts w:cs="David" w:hint="cs"/>
          <w:color w:val="000000" w:themeColor="text1"/>
        </w:rPr>
        <w:t xml:space="preserve"> </w:t>
      </w:r>
      <w:bookmarkEnd w:id="49"/>
      <w:bookmarkEnd w:id="50"/>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51" w:name="OLE_LINK40"/>
          <w:bookmarkStart w:id="52" w:name="OLE_LINK41"/>
          <w:p w14:paraId="41D84880" w14:textId="2704A040" w:rsidR="001A19D8" w:rsidRPr="00D151B4" w:rsidRDefault="00ED598A"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51"/>
                <w:bookmarkEnd w:id="52"/>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4</w:t>
            </w:r>
            <w:r w:rsidRPr="00A10451">
              <w:rPr>
                <w:rFonts w:cs="David" w:hint="cs"/>
                <w:color w:val="000000"/>
              </w:rPr>
              <w:fldChar w:fldCharType="end"/>
            </w:r>
            <w:r w:rsidRPr="00A10451">
              <w:rPr>
                <w:rFonts w:cs="David" w:hint="cs"/>
                <w:color w:val="000000"/>
              </w:rPr>
              <w:t>)</w:t>
            </w:r>
          </w:p>
        </w:tc>
      </w:tr>
    </w:tbl>
    <w:p w14:paraId="529F0131" w14:textId="6D708E84" w:rsidR="008F6ABD" w:rsidRPr="00FA4AA9" w:rsidRDefault="00915D7A" w:rsidP="00227F69">
      <w:pPr>
        <w:ind w:right="-2"/>
        <w:rPr>
          <w:rFonts w:cs="David"/>
          <w:color w:val="000000" w:themeColor="text1"/>
        </w:rPr>
      </w:pPr>
      <w:r>
        <w:rPr>
          <w:rFonts w:cs="David"/>
          <w:color w:val="000000" w:themeColor="text1"/>
        </w:rPr>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p>
    <w:p w14:paraId="5D76A521" w14:textId="2BA9D0D6" w:rsidR="00446642" w:rsidRPr="00A10451" w:rsidRDefault="00446642" w:rsidP="001C09D6">
      <w:pPr>
        <w:rPr>
          <w:rFonts w:cs="David"/>
        </w:rPr>
      </w:pPr>
    </w:p>
    <w:p w14:paraId="2129EF3B" w14:textId="3F631436" w:rsidR="00BD1A2F" w:rsidRDefault="00291250" w:rsidP="00756237">
      <w:pPr>
        <w:pStyle w:val="Heading3"/>
      </w:pPr>
      <w:bookmarkStart w:id="53" w:name="_Toc11674424"/>
      <w:r>
        <w:lastRenderedPageBreak/>
        <w:t>P</w:t>
      </w:r>
      <w:r w:rsidR="00446642" w:rsidRPr="00A10451">
        <w:rPr>
          <w:rFonts w:hint="cs"/>
        </w:rPr>
        <w:t>roblem formulation</w:t>
      </w:r>
      <w:bookmarkStart w:id="54" w:name="OLE_LINK18"/>
      <w:bookmarkStart w:id="55" w:name="OLE_LINK19"/>
      <w:bookmarkEnd w:id="53"/>
    </w:p>
    <w:p w14:paraId="2AD4264C" w14:textId="77777777" w:rsidR="00260170" w:rsidRDefault="00EF7703" w:rsidP="003B0B97">
      <w:pPr>
        <w:rPr>
          <w:rFonts w:cs="David"/>
        </w:rPr>
      </w:pPr>
      <w:r>
        <w:t xml:space="preserve">In the following, we describe the problem formulation of the first objective proposed, i.e., the </w:t>
      </w:r>
      <w:r w:rsidR="003B0B97">
        <w:t xml:space="preserve">design of a </w:t>
      </w:r>
      <w:r>
        <w:t>spatial optimization model</w:t>
      </w:r>
      <w:r w:rsidR="003B0B97">
        <w:t xml:space="preserve">, where </w:t>
      </w:r>
      <w:bookmarkEnd w:id="54"/>
      <w:bookmarkEnd w:id="55"/>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6B1EBA26" w14:textId="2FBD85E4" w:rsidR="00995D5A" w:rsidRPr="003B0B97" w:rsidRDefault="00995D5A" w:rsidP="003B0B97">
      <w:r w:rsidRPr="00A10451">
        <w:rPr>
          <w:rFonts w:cs="David" w:hint="cs"/>
        </w:rPr>
        <w:t xml:space="preserve">The network of sensors </w:t>
      </w:r>
      <w:r>
        <w:rPr>
          <w:rFonts w:cs="David"/>
        </w:rPr>
        <w:t xml:space="preserve">to be </w:t>
      </w:r>
      <w:r w:rsidRPr="00A10451">
        <w:rPr>
          <w:rFonts w:cs="David" w:hint="cs"/>
        </w:rPr>
        <w:t>deployed</w:t>
      </w:r>
      <w:r w:rsidR="00260170">
        <w:rPr>
          <w:rFonts w:cs="David"/>
        </w:rPr>
        <w:t xml:space="preserve"> c</w:t>
      </w:r>
      <w:r w:rsidR="00260170" w:rsidRPr="00A10451">
        <w:rPr>
          <w:rFonts w:cs="David"/>
        </w:rPr>
        <w:t>onsiders</w:t>
      </w:r>
      <w:r w:rsidRPr="00A10451">
        <w:rPr>
          <w:rFonts w:cs="David" w:hint="cs"/>
        </w:rPr>
        <w:t xml:space="preserve"> the varying meteorological conditions. Hence, our objective takes into account the discrete frequencies of each possible </w:t>
      </w:r>
      <w:bookmarkStart w:id="56" w:name="OLE_LINK30"/>
      <w:bookmarkStart w:id="57" w:name="OLE_LINK31"/>
      <w:r w:rsidRPr="00A10451">
        <w:rPr>
          <w:rFonts w:cs="David" w:hint="cs"/>
        </w:rPr>
        <w:t>meteorological combination</w:t>
      </w:r>
      <w:r w:rsidR="004E5167">
        <w:rPr>
          <w:rFonts w:cs="David"/>
        </w:rPr>
        <w:t xml:space="preserve"> </w:t>
      </w:r>
      <w:bookmarkEnd w:id="56"/>
      <w:bookmarkEnd w:id="57"/>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sidR="00667832">
        <w:rPr>
          <w:rFonts w:cs="David"/>
        </w:rPr>
        <w:t xml:space="preserve"> Each combination </w:t>
      </w:r>
      <w:r w:rsidR="00F82417">
        <w:rPr>
          <w:rFonts w:cs="David"/>
        </w:rPr>
        <w:t>(</w:t>
      </w:r>
      <w:r w:rsidR="00B14900">
        <w:rPr>
          <w:rFonts w:cs="David"/>
        </w:rPr>
        <w:t>WS, WD</w:t>
      </w:r>
      <w:r w:rsidR="00F82417">
        <w:rPr>
          <w:rFonts w:cs="David"/>
        </w:rPr>
        <w:t>,</w:t>
      </w:r>
      <w:r w:rsidR="00B14900">
        <w:rPr>
          <w:rFonts w:cs="David"/>
        </w:rPr>
        <w:t xml:space="preserve"> </w:t>
      </w:r>
      <w:r w:rsidR="00F82417">
        <w:rPr>
          <w:rFonts w:cs="David"/>
        </w:rPr>
        <w:t xml:space="preserve">SC) </w:t>
      </w:r>
      <w:r w:rsidR="00667832">
        <w:rPr>
          <w:rFonts w:cs="David"/>
        </w:rPr>
        <w:t xml:space="preserve">is assumed to have a probability of </w:t>
      </w:r>
      <m:oMath>
        <m:r>
          <w:rPr>
            <w:rFonts w:ascii="Cambria Math" w:hAnsi="Cambria Math" w:cs="David"/>
          </w:rPr>
          <m:t>p</m:t>
        </m:r>
      </m:oMath>
      <w:r w:rsidR="00667832">
        <w:rPr>
          <w:rFonts w:cs="David"/>
        </w:rPr>
        <w:t xml:space="preserve"> to occur, </w:t>
      </w:r>
      <w:r w:rsidR="00667832" w:rsidRPr="00A10451">
        <w:rPr>
          <w:rFonts w:cs="David"/>
        </w:rPr>
        <w:t>such</w:t>
      </w:r>
      <w:r w:rsidR="00667832">
        <w:rPr>
          <w:rFonts w:cs="David"/>
        </w:rPr>
        <w:t xml:space="preserve"> that </w:t>
      </w:r>
      <m:oMath>
        <m:nary>
          <m:naryPr>
            <m:chr m:val="∑"/>
            <m:limLoc m:val="undOvr"/>
            <m:subHide m:val="1"/>
            <m:supHide m:val="1"/>
            <m:ctrlPr>
              <w:rPr>
                <w:rFonts w:ascii="Cambria Math" w:hAnsi="Cambria Math" w:cs="David"/>
                <w:i/>
              </w:rPr>
            </m:ctrlPr>
          </m:naryPr>
          <m:sub/>
          <m:sup/>
          <m:e>
            <w:bookmarkStart w:id="58" w:name="OLE_LINK16"/>
            <w:bookmarkStart w:id="59" w:name="OLE_LINK17"/>
            <m:r>
              <w:rPr>
                <w:rFonts w:ascii="Cambria Math" w:hAnsi="Cambria Math" w:cs="David"/>
              </w:rPr>
              <m:t>p</m:t>
            </m:r>
            <w:bookmarkEnd w:id="58"/>
            <w:bookmarkEnd w:id="59"/>
            <m:r>
              <w:rPr>
                <w:rFonts w:ascii="Cambria Math" w:hAnsi="Cambria Math" w:cs="David"/>
              </w:rPr>
              <m:t>=1</m:t>
            </m:r>
          </m:e>
        </m:nary>
      </m:oMath>
      <w:r w:rsidR="00667832">
        <w:rPr>
          <w:rFonts w:cs="David"/>
        </w:rPr>
        <w:t xml:space="preserve">. </w:t>
      </w:r>
      <w:r w:rsidR="00066006">
        <w:rPr>
          <w:rFonts w:cs="David"/>
        </w:rPr>
        <w:t xml:space="preserve">The Gaussian plume model is applied </w:t>
      </w:r>
      <w:r w:rsidR="00864253">
        <w:rPr>
          <w:rFonts w:cs="David"/>
        </w:rPr>
        <w:t xml:space="preserve">to all </w:t>
      </w:r>
      <w:r w:rsidR="00187B49" w:rsidRPr="00A10451">
        <w:rPr>
          <w:rFonts w:cs="David" w:hint="cs"/>
        </w:rPr>
        <w:t>meteorological combination</w:t>
      </w:r>
      <w:r w:rsidR="00864253">
        <w:rPr>
          <w:rFonts w:cs="David"/>
        </w:rPr>
        <w:t>s</w:t>
      </w:r>
      <w:r w:rsidR="00187B49">
        <w:rPr>
          <w:rFonts w:cs="David"/>
        </w:rPr>
        <w:t xml:space="preserve">, </w:t>
      </w:r>
      <w:bookmarkStart w:id="60" w:name="OLE_LINK22"/>
      <w:bookmarkStart w:id="61" w:name="OLE_LINK23"/>
      <w:r w:rsidR="008D235A">
        <w:rPr>
          <w:rFonts w:cs="David"/>
        </w:rPr>
        <w:t>to obtain</w:t>
      </w:r>
      <w:r w:rsidR="00864253">
        <w:rPr>
          <w:rFonts w:cs="David"/>
        </w:rPr>
        <w:t xml:space="preserve"> </w:t>
      </w:r>
      <w:r w:rsidRPr="00A10451">
        <w:rPr>
          <w:rFonts w:cs="David" w:hint="cs"/>
        </w:rPr>
        <w:t>steady state solutions of pollution concentration map</w:t>
      </w:r>
      <w:r w:rsidR="00623DDC">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sidR="00BD7474">
        <w:rPr>
          <w:rFonts w:cs="David"/>
        </w:rPr>
        <w:t xml:space="preserve">meteorological </w:t>
      </w:r>
      <w:r w:rsidRPr="00A10451">
        <w:rPr>
          <w:rFonts w:cs="David" w:hint="cs"/>
        </w:rPr>
        <w:t>frequenc</w:t>
      </w:r>
      <w:r w:rsidR="00AD698D">
        <w:rPr>
          <w:rFonts w:cs="David"/>
        </w:rPr>
        <w:t xml:space="preserve">ies </w:t>
      </w:r>
      <w:r w:rsidRPr="00A10451">
        <w:rPr>
          <w:rFonts w:cs="David" w:hint="cs"/>
        </w:rPr>
        <w:t>derived</w:t>
      </w:r>
      <w:r w:rsidR="00B040E9">
        <w:rPr>
          <w:rFonts w:cs="David"/>
        </w:rPr>
        <w:t xml:space="preserve"> and </w:t>
      </w:r>
      <w:r w:rsidR="000F7DA7">
        <w:rPr>
          <w:rFonts w:cs="David"/>
        </w:rPr>
        <w:t>an</w:t>
      </w:r>
      <w:r w:rsidR="00B040E9">
        <w:rPr>
          <w:rFonts w:cs="David"/>
        </w:rPr>
        <w:t xml:space="preserve"> </w:t>
      </w:r>
      <w:r w:rsidR="000F7DA7">
        <w:rPr>
          <w:rFonts w:cs="David"/>
        </w:rPr>
        <w:t xml:space="preserve">averaged concentration map is </w:t>
      </w:r>
      <w:r w:rsidR="00E2102F">
        <w:rPr>
          <w:rFonts w:cs="David"/>
        </w:rPr>
        <w:t xml:space="preserve">generated to all </w:t>
      </w:r>
      <w:r w:rsidR="002A09FB">
        <w:rPr>
          <w:rFonts w:cs="David"/>
        </w:rPr>
        <w:t>sets</w:t>
      </w:r>
      <w:r w:rsidR="00E2102F">
        <w:rPr>
          <w:rFonts w:cs="David"/>
        </w:rPr>
        <w:t xml:space="preserve"> of active/non-active combinations of sources.  </w:t>
      </w:r>
      <w:bookmarkEnd w:id="60"/>
      <w:bookmarkEnd w:id="61"/>
    </w:p>
    <w:p w14:paraId="5D6AA27A" w14:textId="77777777" w:rsidR="002738D1" w:rsidRDefault="001D2D3B" w:rsidP="00BF2448">
      <w:r w:rsidRPr="00A10451">
        <w:rPr>
          <w:rFonts w:cs="David" w:hint="cs"/>
        </w:rPr>
        <w:t xml:space="preserve">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 xml:space="preserve">two sets of active sources with different sizes </w:t>
      </w:r>
      <w:bookmarkStart w:id="62" w:name="OLE_LINK10"/>
      <w:bookmarkStart w:id="63" w:name="OLE_LINK11"/>
      <w:r w:rsidR="00AE3DCA" w:rsidRPr="00A10451">
        <w:rPr>
          <w:rFonts w:cs="David" w:hint="cs"/>
          <w:color w:val="000000" w:themeColor="text1"/>
        </w:rPr>
        <w:t xml:space="preserve">{S}' </w:t>
      </w:r>
      <w:bookmarkEnd w:id="62"/>
      <w:bookmarkEnd w:id="63"/>
      <w:r w:rsidR="00AE3DCA" w:rsidRPr="00A10451">
        <w:rPr>
          <w:rFonts w:cs="David" w:hint="cs"/>
          <w:color w:val="000000" w:themeColor="text1"/>
        </w:rPr>
        <w:t>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r w:rsidR="00873505">
        <w:rPr>
          <w:rFonts w:cs="David"/>
          <w:color w:val="FF0000"/>
        </w:rPr>
        <w:t>4</w:t>
      </w:r>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p>
    <w:p w14:paraId="2DBF7E39" w14:textId="6D4A7B57" w:rsidR="00D151B4" w:rsidRPr="00BF2448" w:rsidRDefault="0036719E" w:rsidP="00BF2448">
      <w:pPr>
        <w:rPr>
          <w:rFonts w:cs="David"/>
        </w:rPr>
      </w:pPr>
      <w:r w:rsidRPr="00A10451">
        <w:rPr>
          <w:rFonts w:cs="David" w:hint="cs"/>
        </w:rPr>
        <w:t xml:space="preserve">The first </w:t>
      </w:r>
      <w:bookmarkStart w:id="64" w:name="OLE_LINK8"/>
      <w:bookmarkStart w:id="65" w:name="OLE_LINK9"/>
      <w:r w:rsidRPr="00A10451">
        <w:rPr>
          <w:rFonts w:cs="David" w:hint="cs"/>
        </w:rPr>
        <w:t xml:space="preserve">objective </w:t>
      </w:r>
      <w:bookmarkEnd w:id="64"/>
      <w:bookmarkEnd w:id="65"/>
      <w:r w:rsidRPr="00A10451">
        <w:rPr>
          <w:rFonts w:cs="David" w:hint="cs"/>
        </w:rPr>
        <w:t xml:space="preserve">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ED598A"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C0467">
              <w:rPr>
                <w:rFonts w:cs="David"/>
                <w:noProof/>
                <w:color w:val="000000"/>
              </w:rPr>
              <w:t>5</w:t>
            </w:r>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4B88BD05" w14:textId="4FFC684E" w:rsidR="000B65BF" w:rsidRDefault="001B5B9A" w:rsidP="000B65BF">
      <w:pPr>
        <w:rPr>
          <w:rFonts w:cs="David"/>
        </w:rPr>
      </w:pPr>
      <w:r w:rsidRPr="00A10451">
        <w:rPr>
          <w:rFonts w:cs="David" w:hint="cs"/>
        </w:rPr>
        <w:t xml:space="preserve">It is possible to phrase several different objective functions that maximize </w:t>
      </w:r>
      <w:r w:rsidR="00ED575E" w:rsidRPr="00A10451">
        <w:rPr>
          <w:rFonts w:cs="David" w:hint="cs"/>
        </w:rPr>
        <w:t xml:space="preserve">the PED value. </w:t>
      </w:r>
      <w:r w:rsidR="00874BF9">
        <w:rPr>
          <w:rFonts w:cs="David"/>
        </w:rPr>
        <w:t xml:space="preserve">We suggest </w:t>
      </w:r>
      <w:r w:rsidR="000B65BF">
        <w:rPr>
          <w:rFonts w:cs="David"/>
        </w:rPr>
        <w:t xml:space="preserve">here </w:t>
      </w:r>
      <w:r w:rsidR="00874BF9">
        <w:rPr>
          <w:rFonts w:cs="David"/>
        </w:rPr>
        <w:t xml:space="preserve">several possible </w:t>
      </w:r>
      <w:r w:rsidR="00C81153">
        <w:rPr>
          <w:rFonts w:cs="David"/>
        </w:rPr>
        <w:t xml:space="preserve">second </w:t>
      </w:r>
      <w:r w:rsidR="00A16988" w:rsidRPr="00A10451">
        <w:rPr>
          <w:rFonts w:cs="David" w:hint="cs"/>
        </w:rPr>
        <w:t>objective</w:t>
      </w:r>
      <w:r w:rsidR="00A16988">
        <w:rPr>
          <w:rFonts w:cs="David"/>
        </w:rPr>
        <w:t>s</w:t>
      </w:r>
      <w:r w:rsidR="000B65BF">
        <w:rPr>
          <w:rFonts w:cs="David"/>
        </w:rPr>
        <w:t>:</w:t>
      </w:r>
    </w:p>
    <w:p w14:paraId="596033C7" w14:textId="14D2B8B5" w:rsidR="00715A1D" w:rsidRPr="00715A1D" w:rsidRDefault="002134B3" w:rsidP="00715A1D">
      <w:pPr>
        <w:pStyle w:val="ListParagraph"/>
        <w:numPr>
          <w:ilvl w:val="0"/>
          <w:numId w:val="29"/>
        </w:numPr>
        <w:rPr>
          <w:rFonts w:cs="David"/>
        </w:rPr>
      </w:pPr>
      <w:r w:rsidRPr="00F53BB1">
        <w:rPr>
          <w:rFonts w:cs="David"/>
        </w:rPr>
        <w:t xml:space="preserve">Taking the mean of the minimal PED values </w:t>
      </w:r>
      <w:r w:rsidR="00FA0A7B" w:rsidRPr="00F53BB1">
        <w:rPr>
          <w:rFonts w:cs="David"/>
        </w:rPr>
        <w:t>out of</w:t>
      </w:r>
      <w:r w:rsidR="0015250A" w:rsidRPr="00F53BB1">
        <w:rPr>
          <w:rFonts w:cs="David"/>
        </w:rPr>
        <w:t xml:space="preserve"> each transformation </w:t>
      </w:r>
      <w:r w:rsidR="00FA0A7B" w:rsidRPr="00F53BB1">
        <w:rPr>
          <w:rFonts w:cs="David"/>
        </w:rPr>
        <w:t>pair</w:t>
      </w:r>
      <w:r w:rsidR="0015250A" w:rsidRPr="00F53BB1">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oMath>
      <w:r w:rsidR="00715A1D">
        <w:rPr>
          <w:rFonts w:cs="David"/>
          <w:color w:val="000000" w:themeColor="text1"/>
        </w:rPr>
        <w:t xml:space="preserve">. </w:t>
      </w:r>
      <w:r w:rsidR="00715A1D" w:rsidRPr="00715A1D">
        <w:rPr>
          <w:rFonts w:cs="David" w:hint="cs"/>
          <w:color w:val="000000" w:themeColor="text1"/>
        </w:rPr>
        <w:t xml:space="preserve">For example, in the case of 5 sources, 31 options of 1-5 active sources exist, creating a total </w:t>
      </w:r>
      <w:r w:rsidR="00715A1D" w:rsidRPr="00715A1D">
        <w:rPr>
          <w:rFonts w:cs="David"/>
          <w:color w:val="000000" w:themeColor="text1"/>
        </w:rPr>
        <w:t xml:space="preserve">Number of </w:t>
      </w:r>
      <w:bookmarkStart w:id="66" w:name="OLE_LINK38"/>
      <w:bookmarkStart w:id="67" w:name="OLE_LINK39"/>
      <w:r w:rsidR="00715A1D" w:rsidRPr="00715A1D">
        <w:rPr>
          <w:rFonts w:cs="David"/>
          <w:color w:val="000000" w:themeColor="text1"/>
        </w:rPr>
        <w:t xml:space="preserve">355 </w:t>
      </w:r>
      <w:bookmarkEnd w:id="66"/>
      <w:bookmarkEnd w:id="67"/>
      <w:r w:rsidR="00715A1D" w:rsidRPr="00715A1D">
        <w:rPr>
          <w:rFonts w:cs="David"/>
          <w:color w:val="000000" w:themeColor="text1"/>
        </w:rPr>
        <w:t>Possible Combinations (NPC)</w:t>
      </w:r>
      <w:r w:rsidR="00715A1D" w:rsidRPr="00715A1D">
        <w:rPr>
          <w:rFonts w:cs="David" w:hint="cs"/>
          <w:color w:val="000000" w:themeColor="text1"/>
        </w:rPr>
        <w:t xml:space="preserve"> of two sets of number of active sources with different sizes {S}' and {S}"</w:t>
      </w:r>
      <w:r w:rsidR="002738D1">
        <w:rPr>
          <w:rFonts w:cs="David"/>
          <w:color w:val="000000" w:themeColor="text1"/>
        </w:rPr>
        <w:t>.</w:t>
      </w:r>
      <w:r w:rsidR="00715A1D" w:rsidRPr="00715A1D">
        <w:rPr>
          <w:rFonts w:cs="David"/>
          <w:color w:val="000000" w:themeColor="text1"/>
        </w:rPr>
        <w:t xml:space="preserve"> </w:t>
      </w:r>
      <w:r w:rsidR="002738D1">
        <w:rPr>
          <w:rFonts w:cs="David"/>
          <w:color w:val="000000" w:themeColor="text1"/>
        </w:rPr>
        <w:t>O</w:t>
      </w:r>
      <w:r w:rsidR="00715A1D" w:rsidRPr="00715A1D">
        <w:rPr>
          <w:rFonts w:cs="David"/>
          <w:color w:val="000000" w:themeColor="text1"/>
        </w:rPr>
        <w:t xml:space="preserve">ut of </w:t>
      </w:r>
      <w:r w:rsidR="002738D1">
        <w:rPr>
          <w:rFonts w:cs="David"/>
          <w:color w:val="000000" w:themeColor="text1"/>
        </w:rPr>
        <w:t xml:space="preserve">the NPC, </w:t>
      </w:r>
      <w:r w:rsidR="00715A1D" w:rsidRPr="00715A1D">
        <w:rPr>
          <w:rFonts w:cs="David"/>
          <w:color w:val="000000" w:themeColor="text1"/>
        </w:rPr>
        <w:t xml:space="preserve">10 </w:t>
      </w:r>
      <w:r w:rsidR="001B3E1D">
        <w:rPr>
          <w:rFonts w:cs="David"/>
          <w:color w:val="000000" w:themeColor="text1"/>
        </w:rPr>
        <w:t>C</w:t>
      </w:r>
      <w:r w:rsidR="00715A1D" w:rsidRPr="00715A1D">
        <w:rPr>
          <w:rFonts w:cs="David"/>
          <w:color w:val="000000" w:themeColor="text1"/>
        </w:rPr>
        <w:t>ategories of Transformation Pairs (</w:t>
      </w:r>
      <w:r w:rsidR="003A473A">
        <w:rPr>
          <w:rFonts w:cs="David"/>
          <w:color w:val="000000" w:themeColor="text1"/>
        </w:rPr>
        <w:t>C</w:t>
      </w:r>
      <w:r w:rsidR="00715A1D" w:rsidRPr="00715A1D">
        <w:rPr>
          <w:rFonts w:cs="David"/>
          <w:color w:val="000000" w:themeColor="text1"/>
        </w:rPr>
        <w:t>TP) between same number of sources exist (1</w:t>
      </w:r>
      <w:r w:rsidR="001724F7">
        <w:rPr>
          <w:rFonts w:cs="David"/>
          <w:color w:val="000000" w:themeColor="text1"/>
        </w:rPr>
        <w:t>&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2</w:t>
      </w:r>
      <w:r w:rsidR="002573B8" w:rsidRPr="00715A1D">
        <w:rPr>
          <w:rFonts w:cs="David"/>
          <w:color w:val="000000" w:themeColor="text1"/>
        </w:rPr>
        <w:t xml:space="preserve"> </w:t>
      </w:r>
      <w:r w:rsidR="00715A1D" w:rsidRPr="00715A1D">
        <w:rPr>
          <w:rFonts w:cs="David"/>
          <w:color w:val="000000" w:themeColor="text1"/>
        </w:rPr>
        <w:t>,</w:t>
      </w:r>
      <w:r w:rsidR="001724F7">
        <w:rPr>
          <w:rFonts w:cs="David"/>
          <w:color w:val="000000" w:themeColor="text1"/>
        </w:rPr>
        <w:t>1&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3,</w:t>
      </w:r>
      <w:bookmarkStart w:id="68" w:name="OLE_LINK46"/>
      <w:bookmarkStart w:id="69" w:name="OLE_LINK47"/>
      <w:r w:rsidR="003D3217">
        <w:rPr>
          <w:rFonts w:cs="David"/>
          <w:color w:val="000000" w:themeColor="text1"/>
        </w:rPr>
        <w:t xml:space="preserve"> </w:t>
      </w:r>
      <w:r w:rsidR="002573B8">
        <w:rPr>
          <w:rFonts w:cs="David"/>
          <w:color w:val="000000" w:themeColor="text1"/>
        </w:rPr>
        <w:t>etc.</w:t>
      </w:r>
      <w:bookmarkEnd w:id="68"/>
      <w:bookmarkEnd w:id="69"/>
      <w:r w:rsidR="00715A1D" w:rsidRPr="00715A1D">
        <w:rPr>
          <w:rFonts w:cs="David"/>
          <w:color w:val="000000" w:themeColor="text1"/>
        </w:rPr>
        <w:t xml:space="preserve">). </w:t>
      </w:r>
    </w:p>
    <w:p w14:paraId="7BEDC792" w14:textId="77777777" w:rsidR="00F53BB1" w:rsidRPr="00F53BB1" w:rsidRDefault="00F53BB1" w:rsidP="00F53BB1">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70152AF9" w:rsidR="007A14AC" w:rsidRPr="009674A5" w:rsidRDefault="00ED598A" w:rsidP="00486405">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r>
                                  <m:rPr>
                                    <m:sty m:val="p"/>
                                  </m:rPr>
                                  <w:rPr>
                                    <w:rFonts w:ascii="Cambria Math" w:hAnsi="Cambria Math" w:cs="David"/>
                                  </w:rPr>
                                  <m:t>&lt;-&gt;</m:t>
                                </m:r>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sub>
                              <m:sup/>
                              <m:e>
                                <m:func>
                                  <m:funcPr>
                                    <m:ctrlPr>
                                      <w:rPr>
                                        <w:rFonts w:ascii="Cambria Math" w:hAnsi="Cambria Math" w:cs="David"/>
                                      </w:rPr>
                                    </m:ctrlPr>
                                  </m:funcPr>
                                  <m:fName>
                                    <m:r>
                                      <m:rPr>
                                        <m:sty m:val="p"/>
                                      </m:rPr>
                                      <w:rPr>
                                        <w:rFonts w:ascii="Cambria Math" w:hAnsi="Cambria Math" w:cs="David"/>
                                      </w:rPr>
                                      <m:t>min</m:t>
                                    </m:r>
                                  </m:fName>
                                  <m:e>
                                    <m:d>
                                      <m:dPr>
                                        <m:ctrlPr>
                                          <w:rPr>
                                            <w:rFonts w:ascii="Cambria Math" w:hAnsi="Cambria Math" w:cs="David"/>
                                          </w:rPr>
                                        </m:ctrlPr>
                                      </m:dPr>
                                      <m:e>
                                        <w:bookmarkStart w:id="70" w:name="OLE_LINK45"/>
                                        <w:bookmarkStart w:id="71"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72" w:name="OLE_LINK42"/>
                                            <w:bookmarkStart w:id="73"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72"/>
                                            <w:bookmarkEnd w:id="73"/>
                                          </m:sub>
                                        </m:sSub>
                                        <w:bookmarkEnd w:id="70"/>
                                        <w:bookmarkEnd w:id="71"/>
                                        <m:ctrlPr>
                                          <w:rPr>
                                            <w:rFonts w:ascii="Cambria Math" w:hAnsi="Cambria Math" w:cs="David"/>
                                            <w:color w:val="000000" w:themeColor="text1"/>
                                          </w:rPr>
                                        </m:ctrlPr>
                                      </m:e>
                                    </m:d>
                                  </m:e>
                                </m:func>
                              </m:e>
                            </m:nary>
                          </m:num>
                          <m:den>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9EBC858" w:rsidR="007A14AC" w:rsidRPr="00A10451" w:rsidRDefault="007A14AC" w:rsidP="0048640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6A4560">
              <w:rPr>
                <w:rFonts w:cs="David"/>
                <w:noProof/>
                <w:color w:val="000000"/>
              </w:rPr>
              <w:t>6</w:t>
            </w:r>
            <w:r w:rsidRPr="00A10451">
              <w:rPr>
                <w:rFonts w:cs="David" w:hint="cs"/>
                <w:color w:val="000000"/>
              </w:rPr>
              <w:fldChar w:fldCharType="end"/>
            </w:r>
            <w:r w:rsidRPr="00A10451">
              <w:rPr>
                <w:rFonts w:cs="David" w:hint="cs"/>
                <w:color w:val="000000"/>
              </w:rPr>
              <w:t>)</w:t>
            </w:r>
          </w:p>
        </w:tc>
      </w:tr>
    </w:tbl>
    <w:p w14:paraId="40DB3FE0" w14:textId="77777777" w:rsidR="0003214C" w:rsidRPr="0003214C" w:rsidRDefault="0003214C" w:rsidP="0003214C">
      <w:pPr>
        <w:rPr>
          <w:rFonts w:cs="David"/>
        </w:rPr>
      </w:pPr>
    </w:p>
    <w:p w14:paraId="583E97E8" w14:textId="0BCEF9C1" w:rsidR="00862B95" w:rsidRPr="008C41EA" w:rsidRDefault="0003214C" w:rsidP="00862B95">
      <w:pPr>
        <w:pStyle w:val="ListParagraph"/>
        <w:numPr>
          <w:ilvl w:val="0"/>
          <w:numId w:val="29"/>
        </w:numPr>
        <w:rPr>
          <w:rFonts w:cs="David"/>
        </w:rPr>
      </w:pPr>
      <w:r>
        <w:rPr>
          <w:rFonts w:cs="David"/>
          <w:iCs/>
        </w:rPr>
        <w:t>Taking the 50</w:t>
      </w:r>
      <w:r w:rsidRPr="00E20E86">
        <w:rPr>
          <w:rFonts w:cs="David"/>
          <w:iCs/>
          <w:vertAlign w:val="superscript"/>
        </w:rPr>
        <w:t>th</w:t>
      </w:r>
      <w:r>
        <w:rPr>
          <w:rFonts w:cs="David"/>
          <w:iCs/>
        </w:rPr>
        <w:t xml:space="preserve"> percentile PED value, </w:t>
      </w:r>
      <w:r w:rsidRPr="002827E9">
        <w:rPr>
          <w:rFonts w:cs="David" w:hint="cs"/>
          <w:color w:val="000000" w:themeColor="text1"/>
        </w:rPr>
        <w:t>considering all possible combinations</w:t>
      </w:r>
      <w:r w:rsidR="00673381">
        <w:rPr>
          <w:rFonts w:cs="David"/>
          <w:color w:val="000000" w:themeColor="text1"/>
        </w:rPr>
        <w:t>:</w:t>
      </w:r>
    </w:p>
    <w:p w14:paraId="1E501C89" w14:textId="026368D3" w:rsidR="008C41EA" w:rsidRDefault="008C41EA" w:rsidP="008C41EA">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8C41EA" w:rsidP="008C41EA">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0C83F56D" w:rsidR="008C41EA" w:rsidRPr="00A10451" w:rsidRDefault="008C41EA" w:rsidP="00ED598A">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Pr>
                <w:rFonts w:cs="David"/>
                <w:noProof/>
                <w:color w:val="000000"/>
              </w:rPr>
              <w:t>7</w:t>
            </w:r>
            <w:r w:rsidRPr="00A10451">
              <w:rPr>
                <w:rFonts w:cs="David" w:hint="cs"/>
                <w:color w:val="000000"/>
              </w:rPr>
              <w:fldChar w:fldCharType="end"/>
            </w:r>
            <w:r w:rsidRPr="00A10451">
              <w:rPr>
                <w:rFonts w:cs="David" w:hint="cs"/>
                <w:color w:val="000000"/>
              </w:rPr>
              <w:t>)</w:t>
            </w:r>
          </w:p>
        </w:tc>
      </w:tr>
    </w:tbl>
    <w:p w14:paraId="3AB90AD8" w14:textId="77777777" w:rsidR="008C41EA" w:rsidRPr="00862B95" w:rsidRDefault="008C41EA" w:rsidP="008C41EA">
      <w:pPr>
        <w:pStyle w:val="ListParagraph"/>
        <w:rPr>
          <w:rFonts w:cs="David"/>
        </w:rPr>
      </w:pPr>
    </w:p>
    <w:p w14:paraId="0BE794DC" w14:textId="45524EF3" w:rsidR="005B1DC2" w:rsidRPr="007E51DC" w:rsidRDefault="00A16988" w:rsidP="007E51DC">
      <w:pPr>
        <w:pStyle w:val="ListParagraph"/>
        <w:numPr>
          <w:ilvl w:val="0"/>
          <w:numId w:val="29"/>
        </w:numPr>
        <w:rPr>
          <w:rFonts w:cs="David"/>
        </w:rPr>
      </w:pPr>
      <w:r>
        <w:rPr>
          <w:rFonts w:cs="David"/>
        </w:rPr>
        <w:t xml:space="preserve">Separating the </w:t>
      </w:r>
      <w:r w:rsidR="00966E6D">
        <w:rPr>
          <w:rFonts w:cs="David"/>
        </w:rPr>
        <w:t xml:space="preserve">second </w:t>
      </w:r>
      <w:r>
        <w:rPr>
          <w:rFonts w:cs="David"/>
        </w:rPr>
        <w:t xml:space="preserve">objective to two </w:t>
      </w:r>
      <w:r w:rsidR="00966E6D">
        <w:rPr>
          <w:rFonts w:cs="David"/>
        </w:rPr>
        <w:t xml:space="preserve">different objectives, </w:t>
      </w:r>
      <w:r w:rsidR="00966E6D" w:rsidRPr="007224B5">
        <w:rPr>
          <w:rFonts w:cs="David" w:hint="cs"/>
          <w:color w:val="000000" w:themeColor="text1"/>
        </w:rPr>
        <w:t xml:space="preserve">one which considers PED values obtained during </w:t>
      </w:r>
      <w:r w:rsidR="00966E6D" w:rsidRPr="00966E6D">
        <w:rPr>
          <w:rFonts w:cs="David" w:hint="cs"/>
          <w:color w:val="000000" w:themeColor="text1"/>
        </w:rPr>
        <w:t>night</w:t>
      </w:r>
      <w:r w:rsidR="00966E6D" w:rsidRPr="007224B5">
        <w:rPr>
          <w:rFonts w:cs="David" w:hint="cs"/>
          <w:color w:val="000000" w:themeColor="text1"/>
        </w:rPr>
        <w:t xml:space="preserve"> hours and one which considers PED values obtained during the </w:t>
      </w:r>
      <w:r w:rsidR="00966E6D" w:rsidRPr="00966E6D">
        <w:rPr>
          <w:rFonts w:cs="David" w:hint="cs"/>
          <w:color w:val="000000" w:themeColor="text1"/>
        </w:rPr>
        <w:t>day</w:t>
      </w:r>
      <w:r w:rsidR="00966E6D">
        <w:rPr>
          <w:rFonts w:cs="David"/>
          <w:color w:val="000000" w:themeColor="text1"/>
        </w:rPr>
        <w:t xml:space="preserve">. </w:t>
      </w:r>
      <w:r w:rsidR="002B24A3">
        <w:rPr>
          <w:rFonts w:cs="David"/>
          <w:color w:val="000000" w:themeColor="text1"/>
        </w:rPr>
        <w:t xml:space="preserve">In areas where wind field and industrial activity is substantially different between day time and night tim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7224B5">
      <w:pPr>
        <w:rPr>
          <w:rFonts w:cs="David"/>
          <w:color w:val="000000" w:themeColor="text1"/>
        </w:rPr>
      </w:pPr>
    </w:p>
    <w:p w14:paraId="43F94AB6" w14:textId="08D7BA2D" w:rsidR="006C77D6" w:rsidRPr="007224B5" w:rsidRDefault="0012435A" w:rsidP="00C458B2">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861254">
      <w:pPr>
        <w:ind w:right="-2"/>
        <w:rPr>
          <w:rFonts w:cs="David"/>
          <w:b/>
          <w:bCs/>
        </w:rPr>
      </w:pPr>
    </w:p>
    <w:p w14:paraId="0B281DDE" w14:textId="6488E4EF" w:rsidR="000E49AE" w:rsidRPr="00A10451" w:rsidRDefault="009569AC" w:rsidP="00760508">
      <w:pPr>
        <w:pStyle w:val="Heading3"/>
      </w:pPr>
      <w:bookmarkStart w:id="74" w:name="_Toc11674426"/>
      <w:commentRangeStart w:id="75"/>
      <w:r>
        <w:t>O</w:t>
      </w:r>
      <w:r w:rsidR="00B7088F" w:rsidRPr="00A10451">
        <w:rPr>
          <w:rFonts w:hint="cs"/>
        </w:rPr>
        <w:t>ptimization</w:t>
      </w:r>
      <w:r>
        <w:t xml:space="preserve"> </w:t>
      </w:r>
      <w:r w:rsidR="009B5868">
        <w:t>procedure</w:t>
      </w:r>
      <w:commentRangeEnd w:id="75"/>
      <w:r w:rsidR="000927A9">
        <w:rPr>
          <w:rStyle w:val="CommentReference"/>
          <w:rFonts w:eastAsia="Times New Roman" w:cs="Times New Roman"/>
          <w:b w:val="0"/>
          <w:color w:val="auto"/>
        </w:rPr>
        <w:commentReference w:id="75"/>
      </w:r>
      <w:bookmarkEnd w:id="74"/>
    </w:p>
    <w:p w14:paraId="2295B239" w14:textId="7B4D795A" w:rsidR="006A6B33" w:rsidRPr="007556E1" w:rsidRDefault="009E7B21" w:rsidP="007556E1">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0553C8">
        <w:t xml:space="preserve">initiates </w:t>
      </w:r>
      <w:r w:rsidR="000553C8">
        <w:t xml:space="preserve">its </w:t>
      </w:r>
      <w:r w:rsidR="000553C8">
        <w:t>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7A1F29">
        <w:rPr>
          <w:rFonts w:cs="David"/>
          <w:color w:val="FF0000"/>
        </w:rPr>
        <w:t>4</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p>
    <w:p w14:paraId="75AFBDB9" w14:textId="2BF0E428" w:rsidR="000E49AE" w:rsidRPr="00A10451" w:rsidRDefault="00A415A5" w:rsidP="00744FE7">
      <w:pPr>
        <w:ind w:right="-2"/>
        <w:rPr>
          <w:rFonts w:cs="David"/>
        </w:rPr>
      </w:pPr>
      <w:r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b/>
          <w:bCs/>
          <w:color w:val="000000"/>
        </w:rPr>
      </w:pPr>
    </w:p>
    <w:p w14:paraId="7F492EFD" w14:textId="77777777" w:rsidR="00225CC4" w:rsidRPr="00A10451" w:rsidRDefault="00225CC4" w:rsidP="00D85266">
      <w:pPr>
        <w:ind w:right="-2"/>
        <w:rPr>
          <w:rFonts w:cs="David"/>
          <w:color w:val="FF0000"/>
        </w:rPr>
      </w:pPr>
    </w:p>
    <w:p w14:paraId="466E87C4" w14:textId="76FE58C7" w:rsidR="00CA1E64" w:rsidRDefault="00CA1E64" w:rsidP="00880BBF">
      <w:pPr>
        <w:pStyle w:val="Heading1"/>
      </w:pPr>
    </w:p>
    <w:p w14:paraId="16A0B43F" w14:textId="02C2573F" w:rsidR="00125AB7" w:rsidRDefault="00125AB7" w:rsidP="00125AB7"/>
    <w:p w14:paraId="7499BA0A" w14:textId="580266D0" w:rsidR="002942B3" w:rsidRDefault="002942B3" w:rsidP="00125AB7"/>
    <w:p w14:paraId="6F2F2588" w14:textId="6C899EF6" w:rsidR="00572A0C" w:rsidRDefault="00572A0C" w:rsidP="00125AB7"/>
    <w:p w14:paraId="76A43362" w14:textId="145425B9" w:rsidR="00467EB6" w:rsidRDefault="00467EB6" w:rsidP="00125AB7"/>
    <w:p w14:paraId="7B37EC11" w14:textId="2B683B6B" w:rsidR="00467EB6" w:rsidRDefault="00467EB6" w:rsidP="00125AB7"/>
    <w:p w14:paraId="58BC396F" w14:textId="77777777" w:rsidR="00467EB6" w:rsidRDefault="00467EB6" w:rsidP="00125AB7"/>
    <w:p w14:paraId="67CD35DB" w14:textId="469809FF" w:rsidR="002942B3" w:rsidRDefault="002942B3" w:rsidP="00125AB7"/>
    <w:p w14:paraId="5A375947" w14:textId="77777777" w:rsidR="00CA1E64" w:rsidRPr="00CA1E64" w:rsidRDefault="00CA1E64" w:rsidP="00C90221">
      <w:pPr>
        <w:rPr>
          <w:rtl/>
        </w:rPr>
      </w:pPr>
    </w:p>
    <w:p w14:paraId="75A577AE" w14:textId="2A86C47B" w:rsidR="00F85619" w:rsidRDefault="00DE582F" w:rsidP="00880BBF">
      <w:pPr>
        <w:pStyle w:val="Heading1"/>
      </w:pPr>
      <w:bookmarkStart w:id="80" w:name="_Toc11674428"/>
      <w:r>
        <w:lastRenderedPageBreak/>
        <w:t>Research plan</w:t>
      </w:r>
      <w:bookmarkEnd w:id="80"/>
    </w:p>
    <w:p w14:paraId="4EB8D038" w14:textId="77777777" w:rsidR="008C46A8" w:rsidRDefault="00CB5A8C" w:rsidP="008C46A8">
      <w:pPr>
        <w:ind w:right="-2"/>
        <w:rPr>
          <w:rFonts w:cs="David"/>
          <w:color w:val="000000"/>
        </w:rPr>
      </w:pPr>
      <w:r w:rsidRPr="001C0251">
        <w:rPr>
          <w:rFonts w:cs="David"/>
          <w:color w:val="000000"/>
        </w:rPr>
        <w:t xml:space="preserve">The research will include three main stages: </w:t>
      </w:r>
    </w:p>
    <w:p w14:paraId="174D2D81" w14:textId="77777777" w:rsidR="008C46A8" w:rsidRDefault="00C12880" w:rsidP="008C46A8">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35BD">
        <w:rPr>
          <w:rFonts w:cs="David" w:hint="cs"/>
          <w:color w:val="000000" w:themeColor="text1"/>
        </w:rPr>
        <w:t>that computes sensor</w:t>
      </w:r>
      <w:r w:rsidR="005447D4" w:rsidRPr="007235BD">
        <w:rPr>
          <w:rFonts w:cs="David"/>
          <w:color w:val="000000" w:themeColor="text1"/>
        </w:rPr>
        <w:t>s’</w:t>
      </w:r>
      <w:r w:rsidR="005447D4" w:rsidRPr="007235BD">
        <w:rPr>
          <w:rFonts w:cs="David" w:hint="cs"/>
          <w:color w:val="000000" w:themeColor="text1"/>
        </w:rPr>
        <w:t xml:space="preserve"> deployment</w:t>
      </w:r>
      <w:r w:rsidR="005447D4" w:rsidRPr="007235BD">
        <w:rPr>
          <w:rFonts w:cs="David"/>
          <w:color w:val="000000" w:themeColor="text1"/>
        </w:rPr>
        <w:t>,</w:t>
      </w:r>
      <w:r w:rsidR="005447D4" w:rsidRPr="007235BD">
        <w:rPr>
          <w:rFonts w:cs="David" w:hint="cs"/>
          <w:color w:val="000000" w:themeColor="text1"/>
        </w:rPr>
        <w:t xml:space="preserve"> which </w:t>
      </w:r>
      <w:r w:rsidR="005447D4" w:rsidRPr="007235BD">
        <w:rPr>
          <w:rFonts w:cs="David"/>
          <w:color w:val="000000" w:themeColor="text1"/>
        </w:rPr>
        <w:t xml:space="preserve">minimizes the cost of the deployment while maximizing </w:t>
      </w:r>
      <w:r w:rsidR="005447D4" w:rsidRPr="007235BD">
        <w:rPr>
          <w:rFonts w:cs="David"/>
          <w:color w:val="000000"/>
        </w:rPr>
        <w:t>the sensitivity of the network to changes in the source term</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s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4470306C" w:rsidR="0077420D" w:rsidRPr="006F5A67" w:rsidRDefault="00C12880" w:rsidP="0077420D">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622F5B">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p>
    <w:p w14:paraId="6506537A" w14:textId="77777777" w:rsidR="009965BE" w:rsidRDefault="009965BE" w:rsidP="001C0251">
      <w:pPr>
        <w:ind w:right="-2"/>
        <w:rPr>
          <w:rFonts w:cs="David"/>
          <w:color w:val="000000"/>
        </w:rPr>
      </w:pPr>
    </w:p>
    <w:p w14:paraId="4F0B861C" w14:textId="7E90CEC3" w:rsidR="00CE4657" w:rsidRDefault="00CE4657" w:rsidP="00806C81">
      <w:pPr>
        <w:ind w:right="-2"/>
        <w:rPr>
          <w:rFonts w:cs="David"/>
          <w:color w:val="000000"/>
        </w:rPr>
      </w:pPr>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stage, a </w:t>
      </w:r>
      <w:r w:rsidR="00806C81">
        <w:rPr>
          <w:rFonts w:cs="David"/>
          <w:color w:val="000000"/>
        </w:rPr>
        <w:t xml:space="preserve">case of sudden </w:t>
      </w:r>
      <w:r w:rsidR="00CA5CE7">
        <w:rPr>
          <w:rFonts w:cs="David"/>
          <w:color w:val="000000"/>
        </w:rPr>
        <w:t>change</w:t>
      </w:r>
      <w:r w:rsidR="003D5119">
        <w:rPr>
          <w:rFonts w:cs="David"/>
          <w:color w:val="000000"/>
        </w:rPr>
        <w:t>s</w:t>
      </w:r>
      <w:r w:rsidR="00CA5CE7">
        <w:rPr>
          <w:rFonts w:cs="David"/>
          <w:color w:val="000000"/>
        </w:rPr>
        <w:t xml:space="preserve"> in </w:t>
      </w:r>
      <w:r w:rsidR="003D5119">
        <w:rPr>
          <w:rFonts w:cs="David"/>
          <w:color w:val="000000"/>
        </w:rPr>
        <w:t xml:space="preserve">the </w:t>
      </w:r>
      <w:r w:rsidR="00CA5CE7">
        <w:rPr>
          <w:rFonts w:cs="David"/>
          <w:color w:val="000000"/>
        </w:rPr>
        <w:t xml:space="preserve">number of source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p w14:paraId="0AC6AC12" w14:textId="49352FA4" w:rsidR="00C36033" w:rsidRDefault="00C36033" w:rsidP="003F702D">
      <w:pPr>
        <w:ind w:right="-2"/>
        <w:rPr>
          <w:rFonts w:cs="David"/>
          <w:b/>
          <w:bCs/>
          <w:sz w:val="28"/>
          <w:szCs w:val="28"/>
        </w:rPr>
      </w:pPr>
    </w:p>
    <w:p w14:paraId="18717D46" w14:textId="54DF9FF9" w:rsidR="00125AB7" w:rsidRDefault="00125AB7" w:rsidP="003F702D">
      <w:pPr>
        <w:ind w:right="-2"/>
        <w:rPr>
          <w:rFonts w:cs="David"/>
          <w:b/>
          <w:bCs/>
          <w:sz w:val="28"/>
          <w:szCs w:val="28"/>
        </w:rPr>
      </w:pPr>
    </w:p>
    <w:p w14:paraId="2209007B" w14:textId="6BB171FE" w:rsidR="00125AB7" w:rsidRDefault="00125AB7" w:rsidP="003F702D">
      <w:pPr>
        <w:ind w:right="-2"/>
        <w:rPr>
          <w:rFonts w:cs="David"/>
          <w:b/>
          <w:bCs/>
          <w:sz w:val="28"/>
          <w:szCs w:val="28"/>
        </w:rPr>
      </w:pPr>
    </w:p>
    <w:p w14:paraId="116EFC36" w14:textId="35D96ED9" w:rsidR="00125AB7" w:rsidRDefault="00125AB7" w:rsidP="003F702D">
      <w:pPr>
        <w:ind w:right="-2"/>
        <w:rPr>
          <w:rFonts w:cs="David"/>
          <w:b/>
          <w:bCs/>
          <w:sz w:val="28"/>
          <w:szCs w:val="28"/>
        </w:rPr>
      </w:pPr>
    </w:p>
    <w:p w14:paraId="717E3DAA" w14:textId="250DF495" w:rsidR="00125AB7" w:rsidRDefault="00125AB7" w:rsidP="003F702D">
      <w:pPr>
        <w:ind w:right="-2"/>
        <w:rPr>
          <w:rFonts w:cs="David"/>
          <w:b/>
          <w:bCs/>
          <w:sz w:val="28"/>
          <w:szCs w:val="28"/>
        </w:rPr>
      </w:pPr>
    </w:p>
    <w:p w14:paraId="236CC6BB" w14:textId="6B40953E" w:rsidR="00125AB7" w:rsidRDefault="00125AB7" w:rsidP="003F702D">
      <w:pPr>
        <w:ind w:right="-2"/>
        <w:rPr>
          <w:rFonts w:cs="David"/>
          <w:b/>
          <w:bCs/>
          <w:sz w:val="28"/>
          <w:szCs w:val="28"/>
        </w:rPr>
      </w:pPr>
    </w:p>
    <w:p w14:paraId="27AA67E8" w14:textId="1AC4ABE5" w:rsidR="00125AB7" w:rsidRDefault="00125AB7" w:rsidP="003F702D">
      <w:pPr>
        <w:ind w:right="-2"/>
        <w:rPr>
          <w:rFonts w:cs="David"/>
          <w:b/>
          <w:bCs/>
          <w:sz w:val="28"/>
          <w:szCs w:val="28"/>
        </w:rPr>
      </w:pPr>
    </w:p>
    <w:p w14:paraId="06032FBC" w14:textId="6509F695" w:rsidR="00125AB7" w:rsidRDefault="00125AB7" w:rsidP="003F702D">
      <w:pPr>
        <w:ind w:right="-2"/>
        <w:rPr>
          <w:rFonts w:cs="David"/>
          <w:b/>
          <w:bCs/>
          <w:sz w:val="28"/>
          <w:szCs w:val="28"/>
        </w:rPr>
      </w:pPr>
    </w:p>
    <w:p w14:paraId="4A45ACB6" w14:textId="3D8FA034" w:rsidR="00125AB7" w:rsidRDefault="00125AB7" w:rsidP="003F702D">
      <w:pPr>
        <w:ind w:right="-2"/>
        <w:rPr>
          <w:rFonts w:cs="David"/>
          <w:b/>
          <w:bCs/>
          <w:sz w:val="28"/>
          <w:szCs w:val="28"/>
        </w:rPr>
      </w:pPr>
    </w:p>
    <w:p w14:paraId="4A01C029" w14:textId="094B0B52" w:rsidR="00125AB7" w:rsidRDefault="00125AB7" w:rsidP="003F702D">
      <w:pPr>
        <w:ind w:right="-2"/>
        <w:rPr>
          <w:rFonts w:cs="David"/>
          <w:b/>
          <w:bCs/>
          <w:sz w:val="28"/>
          <w:szCs w:val="28"/>
        </w:rPr>
      </w:pPr>
    </w:p>
    <w:p w14:paraId="1EFE051C" w14:textId="77777777" w:rsidR="00125AB7" w:rsidRPr="00A10451" w:rsidRDefault="00125AB7" w:rsidP="003F702D">
      <w:pPr>
        <w:ind w:right="-2"/>
        <w:rPr>
          <w:rFonts w:cs="David"/>
          <w:b/>
          <w:bCs/>
          <w:sz w:val="28"/>
          <w:szCs w:val="28"/>
        </w:rPr>
      </w:pPr>
    </w:p>
    <w:p w14:paraId="5CCC832F" w14:textId="6BA4D023" w:rsidR="006D2082" w:rsidRPr="00710BC2" w:rsidRDefault="005058CB" w:rsidP="00880BBF">
      <w:pPr>
        <w:pStyle w:val="Heading1"/>
        <w:rPr>
          <w:color w:val="FF0000"/>
        </w:rPr>
      </w:pPr>
      <w:bookmarkStart w:id="81" w:name="_Toc11674429"/>
      <w:r w:rsidRPr="00710BC2">
        <w:rPr>
          <w:rFonts w:hint="cs"/>
        </w:rPr>
        <w:lastRenderedPageBreak/>
        <w:t xml:space="preserve">Initial results </w:t>
      </w:r>
      <w:bookmarkEnd w:id="81"/>
    </w:p>
    <w:p w14:paraId="692819C2" w14:textId="45144DDF" w:rsidR="005C7110" w:rsidRPr="00C44552" w:rsidRDefault="005C7110" w:rsidP="00B25899">
      <w:pPr>
        <w:pStyle w:val="Heading2"/>
      </w:pPr>
      <w:bookmarkStart w:id="82" w:name="_Toc11674430"/>
      <w:bookmarkStart w:id="83" w:name="OLE_LINK52"/>
      <w:bookmarkStart w:id="84" w:name="OLE_LINK53"/>
      <w:r w:rsidRPr="00A10451">
        <w:rPr>
          <w:rFonts w:hint="cs"/>
        </w:rPr>
        <w:t>Simulation set</w:t>
      </w:r>
      <w:bookmarkEnd w:id="82"/>
      <w:r w:rsidRPr="00A10451">
        <w:rPr>
          <w:rFonts w:hint="cs"/>
        </w:rPr>
        <w:t xml:space="preserve"> </w:t>
      </w:r>
    </w:p>
    <w:bookmarkEnd w:id="83"/>
    <w:bookmarkEnd w:id="84"/>
    <w:p w14:paraId="4BCCBA4E" w14:textId="4357C592" w:rsidR="00D210B8" w:rsidRDefault="005C7110" w:rsidP="00FE06BC">
      <w:pPr>
        <w:ind w:right="-2"/>
        <w:rPr>
          <w:rFonts w:cs="David"/>
          <w:color w:val="000000"/>
        </w:rPr>
      </w:pPr>
      <w:r>
        <w:rPr>
          <w:rFonts w:cs="David"/>
        </w:rPr>
        <w:t>An initial simulation set was tested.  We configured a</w:t>
      </w:r>
      <w:r w:rsidRPr="00A10451">
        <w:rPr>
          <w:rFonts w:cs="David" w:hint="cs"/>
        </w:rPr>
        <w:t xml:space="preserve"> 1000x1000 meter flat area.</w:t>
      </w:r>
      <w:r w:rsidRPr="00A10451">
        <w:rPr>
          <w:rFonts w:cs="David" w:hint="cs"/>
          <w:color w:val="000000"/>
        </w:rPr>
        <w:t xml:space="preserve"> The simulated sensors were assumed to be situated at ground level</w:t>
      </w:r>
      <w:r>
        <w:rPr>
          <w:rFonts w:cs="David"/>
          <w:color w:val="000000"/>
        </w:rPr>
        <w:t xml:space="preserve"> (i.e., z=0 in </w:t>
      </w:r>
      <w:r w:rsidRPr="00A632AE">
        <w:rPr>
          <w:rFonts w:cs="David"/>
          <w:color w:val="FF0000"/>
        </w:rPr>
        <w:t>Eq. 1</w:t>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yearly emission rates of </w:t>
      </w:r>
      <w:r w:rsidR="00E66505" w:rsidRPr="00DE08B8">
        <w:rPr>
          <w:rFonts w:cs="David"/>
          <w:color w:val="FF0000"/>
        </w:rPr>
        <w:t>0.47</w:t>
      </w:r>
      <w:r w:rsidRPr="00DE08B8">
        <w:rPr>
          <w:rFonts w:cs="David" w:hint="cs"/>
          <w:color w:val="FF0000"/>
        </w:rPr>
        <w:t xml:space="preserve">, </w:t>
      </w:r>
      <w:r w:rsidR="00E66505" w:rsidRPr="00DE08B8">
        <w:rPr>
          <w:rFonts w:cs="David"/>
          <w:color w:val="FF0000"/>
        </w:rPr>
        <w:t>0.51</w:t>
      </w:r>
      <w:r w:rsidRPr="00DE08B8">
        <w:rPr>
          <w:rFonts w:cs="David" w:hint="cs"/>
          <w:color w:val="FF0000"/>
        </w:rPr>
        <w:t xml:space="preserve">, </w:t>
      </w:r>
      <w:r w:rsidR="00E66505" w:rsidRPr="00DE08B8">
        <w:rPr>
          <w:rFonts w:cs="David"/>
          <w:color w:val="FF0000"/>
        </w:rPr>
        <w:t>0.38</w:t>
      </w:r>
      <w:r w:rsidRPr="00DE08B8">
        <w:rPr>
          <w:rFonts w:cs="David" w:hint="cs"/>
          <w:color w:val="FF0000"/>
        </w:rPr>
        <w:t xml:space="preserve">, </w:t>
      </w:r>
      <w:r w:rsidR="00E66505" w:rsidRPr="00DE08B8">
        <w:rPr>
          <w:rFonts w:cs="David"/>
          <w:color w:val="FF0000"/>
        </w:rPr>
        <w:t>0.9</w:t>
      </w:r>
      <w:r w:rsidRPr="00DE08B8">
        <w:rPr>
          <w:rFonts w:cs="David" w:hint="cs"/>
          <w:color w:val="FF0000"/>
        </w:rPr>
        <w:t xml:space="preserve"> and </w:t>
      </w:r>
      <w:r w:rsidR="00E66505" w:rsidRPr="00DE08B8">
        <w:rPr>
          <w:rFonts w:cs="David"/>
          <w:color w:val="FF0000"/>
        </w:rPr>
        <w:t>0.</w:t>
      </w:r>
      <w:r w:rsidR="00FB7BCE" w:rsidRPr="00DE08B8">
        <w:rPr>
          <w:rFonts w:cs="David"/>
          <w:color w:val="FF0000"/>
        </w:rPr>
        <w:t>1</w:t>
      </w:r>
      <w:r w:rsidR="00E66505" w:rsidRPr="00DE08B8">
        <w:rPr>
          <w:rFonts w:cs="David"/>
          <w:color w:val="FF0000"/>
        </w:rPr>
        <w:t>9</w:t>
      </w:r>
      <w:r w:rsidRPr="00DE08B8">
        <w:rPr>
          <w:rFonts w:cs="David"/>
          <w:color w:val="FF0000"/>
        </w:rPr>
        <w:t xml:space="preserve">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1839A9">
        <w:rPr>
          <w:rFonts w:cs="David"/>
          <w:color w:val="000000" w:themeColor="text1"/>
        </w:rPr>
        <w:t>.</w:t>
      </w:r>
      <w:r w:rsidR="00EE1FAB">
        <w:rPr>
          <w:rFonts w:cs="David"/>
          <w:color w:val="000000" w:themeColor="text1"/>
        </w:rPr>
        <w:t xml:space="preserve"> </w:t>
      </w:r>
      <w:r w:rsidR="00EE1FAB" w:rsidRPr="00EE1FAB">
        <w:rPr>
          <w:rFonts w:cs="David"/>
          <w:color w:val="FF0000"/>
        </w:rPr>
        <w:t>Figure X</w:t>
      </w:r>
      <w:r w:rsidR="001839A9">
        <w:rPr>
          <w:rFonts w:cs="David"/>
          <w:color w:val="000000" w:themeColor="text1"/>
        </w:rPr>
        <w:t xml:space="preserve"> </w:t>
      </w:r>
      <w:r w:rsidR="00C1412F">
        <w:rPr>
          <w:rFonts w:cs="David"/>
          <w:color w:val="000000" w:themeColor="text1"/>
        </w:rPr>
        <w:t>illustrates the simulation set</w:t>
      </w:r>
      <w:r w:rsidR="00D83EAD">
        <w:rPr>
          <w:rFonts w:cs="David"/>
          <w:color w:val="000000" w:themeColor="text1"/>
        </w:rPr>
        <w:t xml:space="preserve"> with pollutant concentrations </w:t>
      </w:r>
      <w:r w:rsidR="00C25E37">
        <w:rPr>
          <w:rFonts w:cs="David"/>
          <w:color w:val="000000" w:themeColor="text1"/>
        </w:rPr>
        <w:t xml:space="preserve">obtained by the Gaussian plume model for </w:t>
      </w:r>
      <w:r w:rsidR="00D83EAD">
        <w:rPr>
          <w:rFonts w:cs="David"/>
          <w:color w:val="000000" w:themeColor="text1"/>
        </w:rPr>
        <w:t xml:space="preserve">west winds </w:t>
      </w:r>
      <w:r w:rsidR="00000366">
        <w:rPr>
          <w:rFonts w:cs="David"/>
          <w:color w:val="000000" w:themeColor="text1"/>
        </w:rPr>
        <w:t>(270</w:t>
      </w:r>
      <w:r w:rsidR="00000366">
        <w:rPr>
          <w:rFonts w:cs="David"/>
          <w:color w:val="000000" w:themeColor="text1"/>
          <w:vertAlign w:val="superscript"/>
        </w:rPr>
        <w:t>0</w:t>
      </w:r>
      <w:r w:rsidR="00000366">
        <w:rPr>
          <w:rFonts w:cs="David"/>
          <w:color w:val="000000" w:themeColor="text1"/>
        </w:rPr>
        <w:t>)</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o) and optional locations of sensors are marked in black crosses (+).</w:t>
      </w:r>
      <w:r w:rsidR="00616DFF">
        <w:rPr>
          <w:rFonts w:cs="David"/>
        </w:rPr>
        <w:t xml:space="preserve"> </w:t>
      </w:r>
      <w:r w:rsidR="00555330">
        <w:rPr>
          <w:rFonts w:cs="David"/>
          <w:color w:val="FF0000"/>
        </w:rPr>
        <w:t>3</w:t>
      </w:r>
      <w:r w:rsidR="00644E81">
        <w:rPr>
          <w:rFonts w:cs="David"/>
          <w:color w:val="FF0000"/>
        </w:rPr>
        <w:t>9</w:t>
      </w:r>
      <w:r w:rsidR="00A959A0">
        <w:rPr>
          <w:rFonts w:cs="David"/>
          <w:color w:val="FF0000"/>
        </w:rPr>
        <w:t>6</w:t>
      </w:r>
      <w:r>
        <w:rPr>
          <w:rFonts w:cs="David"/>
        </w:rPr>
        <w:t xml:space="preserve"> 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at </w:t>
      </w:r>
      <w:r w:rsidRPr="00C95C10">
        <w:rPr>
          <w:rFonts w:cs="David" w:hint="cs"/>
          <w:color w:val="FF0000"/>
        </w:rPr>
        <w:t>10 m</w:t>
      </w:r>
      <w:r>
        <w:rPr>
          <w:rFonts w:cs="David"/>
          <w:color w:val="000000"/>
        </w:rPr>
        <w:t xml:space="preserve">. </w:t>
      </w:r>
    </w:p>
    <w:p w14:paraId="17E9495B" w14:textId="7413C2C1" w:rsidR="003416A3" w:rsidRDefault="00A47627" w:rsidP="00F7480B">
      <w:pPr>
        <w:ind w:right="-2" w:firstLine="720"/>
        <w:rPr>
          <w:rFonts w:cs="David"/>
        </w:rPr>
      </w:pPr>
      <w:r>
        <w:rPr>
          <w:rFonts w:cs="David"/>
          <w:noProof/>
        </w:rPr>
        <w:drawing>
          <wp:anchor distT="0" distB="0" distL="114300" distR="114300" simplePos="0" relativeHeight="251660288" behindDoc="0" locked="0" layoutInCell="1" allowOverlap="1" wp14:anchorId="0728DE0C" wp14:editId="185E9AB1">
            <wp:simplePos x="0" y="0"/>
            <wp:positionH relativeFrom="column">
              <wp:posOffset>3092450</wp:posOffset>
            </wp:positionH>
            <wp:positionV relativeFrom="paragraph">
              <wp:posOffset>227185</wp:posOffset>
            </wp:positionV>
            <wp:extent cx="3113405" cy="2840355"/>
            <wp:effectExtent l="0" t="0" r="0" b="444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adera_windRose_al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13405" cy="2840355"/>
                    </a:xfrm>
                    <a:prstGeom prst="rect">
                      <a:avLst/>
                    </a:prstGeom>
                  </pic:spPr>
                </pic:pic>
              </a:graphicData>
            </a:graphic>
            <wp14:sizeRelH relativeFrom="page">
              <wp14:pctWidth>0</wp14:pctWidth>
            </wp14:sizeRelH>
            <wp14:sizeRelV relativeFrom="page">
              <wp14:pctHeight>0</wp14:pctHeight>
            </wp14:sizeRelV>
          </wp:anchor>
        </w:drawing>
      </w:r>
      <w:r>
        <w:rPr>
          <w:rFonts w:cs="David"/>
          <w:noProof/>
        </w:rPr>
        <w:drawing>
          <wp:anchor distT="0" distB="0" distL="114300" distR="114300" simplePos="0" relativeHeight="251659264" behindDoc="0" locked="0" layoutInCell="1" allowOverlap="1" wp14:anchorId="3A6AEE29" wp14:editId="35235C5A">
            <wp:simplePos x="0" y="0"/>
            <wp:positionH relativeFrom="column">
              <wp:posOffset>-472264</wp:posOffset>
            </wp:positionH>
            <wp:positionV relativeFrom="paragraph">
              <wp:posOffset>222250</wp:posOffset>
            </wp:positionV>
            <wp:extent cx="3784600" cy="297243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iguration.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3784600" cy="29724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A581FF" w14:textId="55A65569" w:rsidR="003416A3" w:rsidRDefault="003416A3" w:rsidP="00E0246E">
      <w:pPr>
        <w:ind w:right="-2"/>
        <w:rPr>
          <w:rFonts w:cs="David"/>
        </w:rPr>
      </w:pPr>
    </w:p>
    <w:p w14:paraId="69278C56" w14:textId="6615CC6C" w:rsidR="00E0246E" w:rsidRDefault="00E0246E" w:rsidP="00E0246E">
      <w:pPr>
        <w:ind w:right="-2"/>
        <w:rPr>
          <w:rFonts w:cs="David"/>
        </w:rPr>
      </w:pPr>
    </w:p>
    <w:p w14:paraId="6D503FF8" w14:textId="77777777" w:rsidR="00A84825" w:rsidRDefault="00A84825" w:rsidP="00E0246E">
      <w:pPr>
        <w:ind w:right="-2"/>
        <w:rPr>
          <w:rFonts w:cs="David"/>
        </w:rPr>
      </w:pPr>
    </w:p>
    <w:p w14:paraId="5ACA07C2" w14:textId="77777777" w:rsidR="001C3C14" w:rsidRDefault="00F40FA4" w:rsidP="001C3C14">
      <w:pPr>
        <w:ind w:right="-2" w:firstLine="720"/>
        <w:rPr>
          <w:rFonts w:cs="David"/>
          <w:color w:val="000000" w:themeColor="text1"/>
        </w:rPr>
      </w:pPr>
      <w:r w:rsidRPr="00A10451">
        <w:rPr>
          <w:rFonts w:cs="David" w:hint="cs"/>
        </w:rPr>
        <w:t xml:space="preserve">Hourly mean wind directions were binned into </w:t>
      </w:r>
      <w:r>
        <w:rPr>
          <w:rFonts w:cs="David"/>
        </w:rPr>
        <w:t>8</w:t>
      </w:r>
      <w:r w:rsidRPr="00A10451">
        <w:rPr>
          <w:rFonts w:cs="David" w:hint="cs"/>
        </w:rPr>
        <w:t xml:space="preserve"> categories (</w:t>
      </w:r>
      <w:r>
        <w:rPr>
          <w:rFonts w:cs="David"/>
        </w:rPr>
        <w:t>4</w:t>
      </w:r>
      <w:r w:rsidRPr="00A10451">
        <w:rPr>
          <w:rFonts w:cs="David" w:hint="cs"/>
        </w:rPr>
        <w:t>5</w:t>
      </w:r>
      <w:r w:rsidRPr="00A10451">
        <w:rPr>
          <w:rFonts w:cs="David" w:hint="cs"/>
          <w:vertAlign w:val="superscript"/>
        </w:rPr>
        <w:t>o</w:t>
      </w:r>
      <w:r w:rsidRPr="00A10451">
        <w:rPr>
          <w:rFonts w:cs="David" w:hint="cs"/>
        </w:rPr>
        <w:t xml:space="preserve"> each) and hourly mean wind speeds into 7 categories (&lt;1, 1-2, 2-4, 4-6, 6-8, 8-10, &gt;10 m/s</w:t>
      </w:r>
      <w:r>
        <w:rPr>
          <w:rFonts w:cs="David"/>
        </w:rPr>
        <w:t>ec</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sidR="00092C22">
        <w:rPr>
          <w:rFonts w:cs="David"/>
        </w:rPr>
        <w:t xml:space="preserve">. </w:t>
      </w:r>
      <w:r w:rsidR="00467EB6" w:rsidRPr="00A10451">
        <w:rPr>
          <w:rFonts w:cs="David" w:hint="cs"/>
          <w:color w:val="000000"/>
        </w:rPr>
        <w:t xml:space="preserve">For our </w:t>
      </w:r>
      <w:r w:rsidR="003B41AC">
        <w:rPr>
          <w:rFonts w:cs="David"/>
          <w:color w:val="000000"/>
        </w:rPr>
        <w:t xml:space="preserve">initial </w:t>
      </w:r>
      <w:r w:rsidR="00467EB6" w:rsidRPr="00A10451">
        <w:rPr>
          <w:rFonts w:cs="David" w:hint="cs"/>
          <w:color w:val="000000"/>
        </w:rPr>
        <w:t>simulation, we used 10</w:t>
      </w:r>
      <w:r w:rsidR="001C66D9">
        <w:rPr>
          <w:rFonts w:cs="David"/>
          <w:color w:val="000000"/>
        </w:rPr>
        <w:t>-</w:t>
      </w:r>
      <w:r w:rsidR="00467EB6" w:rsidRPr="00A10451">
        <w:rPr>
          <w:rFonts w:cs="David" w:hint="cs"/>
          <w:color w:val="000000"/>
        </w:rPr>
        <w:t>min</w:t>
      </w:r>
      <w:r w:rsidR="00467EB6">
        <w:rPr>
          <w:rFonts w:cs="David"/>
          <w:color w:val="000000"/>
        </w:rPr>
        <w:t>utes</w:t>
      </w:r>
      <w:r w:rsidR="00467EB6" w:rsidRPr="00A10451">
        <w:rPr>
          <w:rFonts w:cs="David" w:hint="cs"/>
          <w:color w:val="000000"/>
        </w:rPr>
        <w:t xml:space="preserve"> wind data </w:t>
      </w:r>
      <w:r w:rsidR="001C66D9">
        <w:rPr>
          <w:rFonts w:cs="David"/>
          <w:color w:val="000000"/>
        </w:rPr>
        <w:t xml:space="preserve">from </w:t>
      </w:r>
      <w:proofErr w:type="spellStart"/>
      <w:r w:rsidR="0036594F">
        <w:rPr>
          <w:rFonts w:cs="David"/>
          <w:color w:val="000000"/>
        </w:rPr>
        <w:t>Hadera</w:t>
      </w:r>
      <w:proofErr w:type="spellEnd"/>
      <w:r w:rsidR="0036594F">
        <w:rPr>
          <w:rFonts w:cs="David"/>
          <w:color w:val="000000"/>
        </w:rPr>
        <w:t>-port</w:t>
      </w:r>
      <w:r w:rsidR="0036594F" w:rsidRPr="00A10451">
        <w:rPr>
          <w:rFonts w:cs="David" w:hint="cs"/>
          <w:color w:val="000000"/>
        </w:rPr>
        <w:t xml:space="preserve"> </w:t>
      </w:r>
      <w:r w:rsidR="0036594F">
        <w:rPr>
          <w:rFonts w:cs="David"/>
          <w:color w:val="000000"/>
        </w:rPr>
        <w:t>station</w:t>
      </w:r>
      <w:r w:rsidR="0036594F">
        <w:rPr>
          <w:rFonts w:cs="David"/>
          <w:color w:val="000000"/>
        </w:rPr>
        <w:t xml:space="preserve">, </w:t>
      </w:r>
      <w:r w:rsidR="00467EB6" w:rsidRPr="00A10451">
        <w:rPr>
          <w:rFonts w:cs="David" w:hint="cs"/>
          <w:color w:val="000000"/>
        </w:rPr>
        <w:t xml:space="preserve">obtained from the Israel Meteorological Service (IMS) for the years </w:t>
      </w:r>
      <w:r w:rsidR="00467EB6" w:rsidRPr="00D51F8A">
        <w:rPr>
          <w:rFonts w:cs="David"/>
          <w:color w:val="000000" w:themeColor="text1"/>
        </w:rPr>
        <w:t>2004-2018</w:t>
      </w:r>
      <w:r w:rsidR="0036594F" w:rsidRPr="00D51F8A">
        <w:rPr>
          <w:rFonts w:cs="David"/>
          <w:color w:val="000000" w:themeColor="text1"/>
        </w:rPr>
        <w:t xml:space="preserve">. </w:t>
      </w:r>
      <w:r w:rsidR="00FB0B85" w:rsidRPr="00FB0B85">
        <w:rPr>
          <w:rFonts w:cs="David"/>
          <w:color w:val="FF0000"/>
        </w:rPr>
        <w:t xml:space="preserve">Figure X </w:t>
      </w:r>
      <w:r w:rsidR="00500F61">
        <w:rPr>
          <w:rFonts w:cs="David"/>
          <w:color w:val="000000" w:themeColor="text1"/>
        </w:rPr>
        <w:t xml:space="preserve">shows </w:t>
      </w:r>
      <w:r w:rsidR="00261086">
        <w:rPr>
          <w:rFonts w:cs="David"/>
          <w:color w:val="000000" w:themeColor="text1"/>
        </w:rPr>
        <w:t xml:space="preserve">the </w:t>
      </w:r>
      <w:r w:rsidR="00F9305E">
        <w:rPr>
          <w:rFonts w:cs="David"/>
          <w:color w:val="000000" w:themeColor="text1"/>
        </w:rPr>
        <w:t>windrose distribution</w:t>
      </w:r>
      <w:r w:rsidR="00710818">
        <w:rPr>
          <w:rFonts w:cs="David"/>
          <w:color w:val="000000" w:themeColor="text1"/>
        </w:rPr>
        <w:t xml:space="preserve"> of the winds used in the initial simulation. </w:t>
      </w:r>
    </w:p>
    <w:p w14:paraId="1D3F03EB" w14:textId="77777777" w:rsidR="00A84825" w:rsidRDefault="00A84825" w:rsidP="001C3C14">
      <w:pPr>
        <w:pStyle w:val="Heading2"/>
      </w:pPr>
      <w:bookmarkStart w:id="85" w:name="OLE_LINK56"/>
      <w:bookmarkStart w:id="86" w:name="OLE_LINK57"/>
    </w:p>
    <w:p w14:paraId="559C3E7B" w14:textId="77777777" w:rsidR="00A84825" w:rsidRDefault="00A84825" w:rsidP="001C3C14">
      <w:pPr>
        <w:pStyle w:val="Heading2"/>
      </w:pPr>
    </w:p>
    <w:p w14:paraId="5018318F" w14:textId="15862092" w:rsidR="009304A6" w:rsidRPr="001C3C14" w:rsidRDefault="009304A6" w:rsidP="001C3C14">
      <w:pPr>
        <w:pStyle w:val="Heading2"/>
        <w:rPr>
          <w:rFonts w:cs="David"/>
        </w:rPr>
      </w:pPr>
      <w:r>
        <w:t>Obtained solutions</w:t>
      </w:r>
    </w:p>
    <w:bookmarkEnd w:id="85"/>
    <w:bookmarkEnd w:id="86"/>
    <w:p w14:paraId="467F28F9" w14:textId="39EAF88C" w:rsidR="000A1636" w:rsidRDefault="009C4C9F" w:rsidP="005C7110">
      <w:pPr>
        <w:autoSpaceDE w:val="0"/>
        <w:autoSpaceDN w:val="0"/>
        <w:adjustRightInd w:val="0"/>
        <w:rPr>
          <w:rFonts w:cs="David"/>
          <w:color w:val="000000" w:themeColor="text1"/>
        </w:rPr>
      </w:pPr>
      <w:r>
        <w:rPr>
          <w:rFonts w:cs="David"/>
          <w:color w:val="000000" w:themeColor="text1"/>
        </w:rPr>
        <w:t xml:space="preserve">Taking a practical </w:t>
      </w:r>
      <w:r w:rsidR="00B415D4">
        <w:rPr>
          <w:rFonts w:cs="David"/>
          <w:color w:val="000000" w:themeColor="text1"/>
        </w:rPr>
        <w:t>approach</w:t>
      </w:r>
      <w:r>
        <w:rPr>
          <w:rFonts w:cs="David"/>
          <w:color w:val="000000" w:themeColor="text1"/>
        </w:rPr>
        <w:t xml:space="preserve">, the optimization process was constrained to find the optimal locations of only 2-50 sensors. </w:t>
      </w:r>
      <w:r w:rsidR="00A87C07" w:rsidRPr="004D4740">
        <w:rPr>
          <w:rFonts w:cs="David"/>
          <w:color w:val="FF0000"/>
        </w:rPr>
        <w:t>Figure X</w:t>
      </w:r>
      <w:r w:rsidR="00A87C07">
        <w:rPr>
          <w:rFonts w:cs="David"/>
          <w:color w:val="000000" w:themeColor="text1"/>
        </w:rPr>
        <w:t xml:space="preserve"> illustrates </w:t>
      </w:r>
      <w:r w:rsidR="002A3AF7">
        <w:rPr>
          <w:rFonts w:cs="David"/>
          <w:color w:val="000000" w:themeColor="text1"/>
        </w:rPr>
        <w:t xml:space="preserve">the pareto frontier </w:t>
      </w:r>
      <w:r w:rsidR="00307288">
        <w:rPr>
          <w:rFonts w:cs="David"/>
          <w:color w:val="000000" w:themeColor="text1"/>
        </w:rPr>
        <w:t xml:space="preserve">received by two optimization runs, using the average minimal </w:t>
      </w:r>
      <w:r w:rsidR="00BD5308">
        <w:rPr>
          <w:rFonts w:cs="David"/>
          <w:color w:val="000000" w:themeColor="text1"/>
        </w:rPr>
        <w:t>PED values and the 50</w:t>
      </w:r>
      <w:r w:rsidR="00BD5308" w:rsidRPr="00BD5308">
        <w:rPr>
          <w:rFonts w:cs="David"/>
          <w:color w:val="000000" w:themeColor="text1"/>
          <w:vertAlign w:val="superscript"/>
        </w:rPr>
        <w:t>th</w:t>
      </w:r>
      <w:r w:rsidR="00BD5308">
        <w:rPr>
          <w:rFonts w:cs="David"/>
          <w:color w:val="000000" w:themeColor="text1"/>
        </w:rPr>
        <w:t xml:space="preserve"> percentile of all PED values</w:t>
      </w:r>
      <w:r w:rsidR="002A3AF7">
        <w:rPr>
          <w:rFonts w:cs="David"/>
          <w:color w:val="000000" w:themeColor="text1"/>
        </w:rPr>
        <w:t xml:space="preserve"> </w:t>
      </w:r>
      <w:r w:rsidR="00C2710A">
        <w:rPr>
          <w:rFonts w:cs="David"/>
          <w:color w:val="000000" w:themeColor="text1"/>
        </w:rPr>
        <w:t xml:space="preserve">(Eq.6 and Eq.7, respectively). </w:t>
      </w:r>
    </w:p>
    <w:p w14:paraId="13C5425F" w14:textId="0092E9BE" w:rsidR="00584DC4" w:rsidRDefault="00A84825" w:rsidP="005C7110">
      <w:pPr>
        <w:autoSpaceDE w:val="0"/>
        <w:autoSpaceDN w:val="0"/>
        <w:adjustRightInd w:val="0"/>
        <w:rPr>
          <w:rFonts w:cs="David"/>
          <w:color w:val="000000" w:themeColor="text1"/>
        </w:rPr>
      </w:pPr>
      <w:r>
        <w:rPr>
          <w:rFonts w:cs="David"/>
          <w:noProof/>
          <w:color w:val="000000" w:themeColor="text1"/>
        </w:rPr>
        <w:lastRenderedPageBreak/>
        <w:drawing>
          <wp:anchor distT="0" distB="0" distL="114300" distR="114300" simplePos="0" relativeHeight="251668480" behindDoc="0" locked="0" layoutInCell="1" allowOverlap="1" wp14:anchorId="443E2B60" wp14:editId="5CAD9D6E">
            <wp:simplePos x="0" y="0"/>
            <wp:positionH relativeFrom="column">
              <wp:posOffset>3167675</wp:posOffset>
            </wp:positionH>
            <wp:positionV relativeFrom="paragraph">
              <wp:posOffset>473</wp:posOffset>
            </wp:positionV>
            <wp:extent cx="3035935" cy="2788285"/>
            <wp:effectExtent l="0" t="0" r="0" b="5715"/>
            <wp:wrapSquare wrapText="bothSides"/>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reto_front_different_PED_objectiv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35935" cy="2788285"/>
                    </a:xfrm>
                    <a:prstGeom prst="rect">
                      <a:avLst/>
                    </a:prstGeom>
                  </pic:spPr>
                </pic:pic>
              </a:graphicData>
            </a:graphic>
            <wp14:sizeRelH relativeFrom="page">
              <wp14:pctWidth>0</wp14:pctWidth>
            </wp14:sizeRelH>
            <wp14:sizeRelV relativeFrom="page">
              <wp14:pctHeight>0</wp14:pctHeight>
            </wp14:sizeRelV>
          </wp:anchor>
        </w:drawing>
      </w:r>
      <w:bookmarkStart w:id="87" w:name="OLE_LINK58"/>
      <w:bookmarkStart w:id="88" w:name="OLE_LINK59"/>
      <w:r w:rsidR="00584DC4" w:rsidRPr="00584DC4">
        <w:rPr>
          <w:rFonts w:cs="David"/>
          <w:color w:val="FF0000"/>
        </w:rPr>
        <w:t xml:space="preserve">Figure X </w:t>
      </w:r>
      <w:bookmarkEnd w:id="87"/>
      <w:bookmarkEnd w:id="88"/>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8B37F5">
        <w:rPr>
          <w:rFonts w:cs="David"/>
          <w:color w:val="000000" w:themeColor="text1"/>
        </w:rPr>
        <w:t xml:space="preserve"> (represented by the percentage of solutions the location was chosen),</w:t>
      </w:r>
      <w:r w:rsidR="002D0D93">
        <w:rPr>
          <w:rFonts w:cs="David"/>
          <w:color w:val="000000" w:themeColor="text1"/>
        </w:rPr>
        <w:t xml:space="preserve"> using the two above-mentioned objectives. </w:t>
      </w:r>
      <w:r w:rsidR="00B415D4">
        <w:rPr>
          <w:rFonts w:cs="David"/>
          <w:color w:val="000000" w:themeColor="text1"/>
        </w:rPr>
        <w:t xml:space="preserve">It can be seen </w:t>
      </w:r>
      <w:r w:rsidR="00626C97">
        <w:rPr>
          <w:rFonts w:cs="David"/>
          <w:color w:val="000000" w:themeColor="text1"/>
        </w:rPr>
        <w:t xml:space="preserve">that the two objectives generate different results. </w:t>
      </w:r>
      <w:r w:rsidR="00E3680F">
        <w:rPr>
          <w:rFonts w:cs="David"/>
          <w:color w:val="000000" w:themeColor="text1"/>
        </w:rPr>
        <w:t xml:space="preserve">Clearly, with the objective of maximizing </w:t>
      </w:r>
      <w:r w:rsidR="00E7399A">
        <w:rPr>
          <w:rFonts w:cs="David"/>
          <w:color w:val="000000" w:themeColor="text1"/>
        </w:rPr>
        <w:t>the 50</w:t>
      </w:r>
      <w:r w:rsidR="00E7399A" w:rsidRPr="00E7399A">
        <w:rPr>
          <w:rFonts w:cs="David"/>
          <w:color w:val="000000" w:themeColor="text1"/>
          <w:vertAlign w:val="superscript"/>
        </w:rPr>
        <w:t>th</w:t>
      </w:r>
      <w:r w:rsidR="00E7399A">
        <w:rPr>
          <w:rFonts w:cs="David"/>
          <w:color w:val="000000" w:themeColor="text1"/>
        </w:rPr>
        <w:t xml:space="preserve"> percentile of all PED values, locations that are characterized by </w:t>
      </w:r>
      <w:r w:rsidR="0016155D">
        <w:rPr>
          <w:rFonts w:cs="David"/>
          <w:color w:val="000000" w:themeColor="text1"/>
        </w:rPr>
        <w:t xml:space="preserve">sources </w:t>
      </w:r>
      <w:r w:rsidR="00BB1938">
        <w:rPr>
          <w:rFonts w:cs="David"/>
          <w:color w:val="000000" w:themeColor="text1"/>
        </w:rPr>
        <w:t>with</w:t>
      </w:r>
      <w:r w:rsidR="0016155D">
        <w:rPr>
          <w:rFonts w:cs="David"/>
          <w:color w:val="000000" w:themeColor="text1"/>
        </w:rPr>
        <w:t xml:space="preserve"> high emissions</w:t>
      </w:r>
      <w:r w:rsidR="00E7399A">
        <w:rPr>
          <w:rFonts w:cs="David"/>
          <w:color w:val="000000" w:themeColor="text1"/>
        </w:rPr>
        <w:t xml:space="preserve"> are </w:t>
      </w:r>
      <w:r w:rsidR="00931986">
        <w:rPr>
          <w:rFonts w:cs="David"/>
          <w:color w:val="000000" w:themeColor="text1"/>
        </w:rPr>
        <w:t xml:space="preserve">preferred. </w:t>
      </w:r>
      <w:r w:rsidR="00BB1938">
        <w:rPr>
          <w:rFonts w:cs="David"/>
          <w:color w:val="000000" w:themeColor="text1"/>
        </w:rPr>
        <w:t xml:space="preserve">That way, PED is greatest when disactivating that source. </w:t>
      </w:r>
      <w:r w:rsidR="009D6298">
        <w:rPr>
          <w:rFonts w:cs="David"/>
          <w:color w:val="000000" w:themeColor="text1"/>
        </w:rPr>
        <w:t xml:space="preserve">The </w:t>
      </w:r>
      <w:r w:rsidR="00FD6B50">
        <w:rPr>
          <w:rFonts w:cs="David"/>
          <w:color w:val="000000" w:themeColor="text1"/>
        </w:rPr>
        <w:t xml:space="preserve">average minimal PED values generate a more realistic </w:t>
      </w:r>
      <w:r w:rsidR="00BB1938">
        <w:rPr>
          <w:rFonts w:cs="David"/>
          <w:color w:val="000000" w:themeColor="text1"/>
        </w:rPr>
        <w:t xml:space="preserve">picture, </w:t>
      </w:r>
      <w:r w:rsidR="00CA3044">
        <w:rPr>
          <w:rFonts w:cs="David"/>
          <w:color w:val="000000" w:themeColor="text1"/>
        </w:rPr>
        <w:t xml:space="preserve">that </w:t>
      </w:r>
      <w:r w:rsidR="005C02C3">
        <w:rPr>
          <w:rFonts w:cs="David"/>
          <w:color w:val="000000" w:themeColor="text1"/>
        </w:rPr>
        <w:t xml:space="preserve">better </w:t>
      </w:r>
      <w:r w:rsidR="00CA3044">
        <w:rPr>
          <w:rFonts w:cs="David"/>
          <w:color w:val="000000" w:themeColor="text1"/>
        </w:rPr>
        <w:t xml:space="preserve">follows the </w:t>
      </w:r>
      <w:r w:rsidR="002A328E">
        <w:rPr>
          <w:rFonts w:cs="David"/>
          <w:color w:val="000000" w:themeColor="text1"/>
        </w:rPr>
        <w:t xml:space="preserve">mean concentrations </w:t>
      </w:r>
      <w:r w:rsidR="00CC3D99">
        <w:rPr>
          <w:rFonts w:cs="David"/>
          <w:color w:val="000000" w:themeColor="text1"/>
        </w:rPr>
        <w:t>of the tested simulation set</w:t>
      </w:r>
      <w:r w:rsidR="009213A8">
        <w:rPr>
          <w:rFonts w:cs="David"/>
          <w:color w:val="000000" w:themeColor="text1"/>
        </w:rPr>
        <w:t xml:space="preserve"> (</w:t>
      </w:r>
      <w:r w:rsidR="009213A8" w:rsidRPr="00584DC4">
        <w:rPr>
          <w:rFonts w:cs="David"/>
          <w:color w:val="FF0000"/>
        </w:rPr>
        <w:t>Figure X</w:t>
      </w:r>
      <w:r w:rsidR="009213A8">
        <w:rPr>
          <w:rFonts w:cs="David"/>
          <w:color w:val="000000" w:themeColor="text1"/>
        </w:rPr>
        <w:t>)</w:t>
      </w:r>
      <w:r w:rsidR="00CC3D99">
        <w:rPr>
          <w:rFonts w:cs="David"/>
          <w:color w:val="000000" w:themeColor="text1"/>
        </w:rPr>
        <w:t xml:space="preserve">. </w:t>
      </w:r>
    </w:p>
    <w:p w14:paraId="1ADF1874" w14:textId="1F1DC6F0" w:rsidR="00F30505" w:rsidRDefault="00A84825" w:rsidP="00D75201">
      <w:pPr>
        <w:pStyle w:val="Heading2"/>
      </w:pPr>
      <w:r>
        <w:rPr>
          <w:rFonts w:cs="David"/>
          <w:noProof/>
        </w:rPr>
        <w:drawing>
          <wp:anchor distT="0" distB="0" distL="114300" distR="114300" simplePos="0" relativeHeight="251664384" behindDoc="0" locked="0" layoutInCell="1" allowOverlap="1" wp14:anchorId="752A6DB9" wp14:editId="608D3710">
            <wp:simplePos x="0" y="0"/>
            <wp:positionH relativeFrom="column">
              <wp:posOffset>-133985</wp:posOffset>
            </wp:positionH>
            <wp:positionV relativeFrom="paragraph">
              <wp:posOffset>188329</wp:posOffset>
            </wp:positionV>
            <wp:extent cx="6339205" cy="2774315"/>
            <wp:effectExtent l="0" t="0" r="0" b="0"/>
            <wp:wrapSquare wrapText="bothSides"/>
            <wp:docPr id="8" name="Picture 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rcentage_of_solutions_in_space.png"/>
                    <pic:cNvPicPr/>
                  </pic:nvPicPr>
                  <pic:blipFill rotWithShape="1">
                    <a:blip r:embed="rId17" cstate="print">
                      <a:extLst>
                        <a:ext uri="{28A0092B-C50C-407E-A947-70E740481C1C}">
                          <a14:useLocalDpi xmlns:a14="http://schemas.microsoft.com/office/drawing/2010/main" val="0"/>
                        </a:ext>
                      </a:extLst>
                    </a:blip>
                    <a:srcRect l="5188" r="3320"/>
                    <a:stretch/>
                  </pic:blipFill>
                  <pic:spPr bwMode="auto">
                    <a:xfrm>
                      <a:off x="0" y="0"/>
                      <a:ext cx="6339205" cy="27743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9A1434A" w14:textId="44BCD5A2" w:rsidR="00A84825" w:rsidRDefault="00A84825" w:rsidP="00D75201">
      <w:pPr>
        <w:pStyle w:val="Heading2"/>
      </w:pPr>
    </w:p>
    <w:p w14:paraId="6F974773" w14:textId="155C06EC" w:rsidR="00A84825" w:rsidRDefault="00A84825" w:rsidP="00D75201">
      <w:pPr>
        <w:pStyle w:val="Heading2"/>
      </w:pPr>
    </w:p>
    <w:p w14:paraId="156ED365" w14:textId="632C4A93" w:rsidR="00613ABA" w:rsidRPr="00C44552" w:rsidRDefault="00613ABA" w:rsidP="00D75201">
      <w:pPr>
        <w:pStyle w:val="Heading2"/>
      </w:pPr>
      <w:r>
        <w:t>Runtime diagnostics</w:t>
      </w:r>
    </w:p>
    <w:p w14:paraId="614FFE29" w14:textId="3535E256" w:rsidR="000A1636" w:rsidRDefault="007B546F" w:rsidP="005C7110">
      <w:pPr>
        <w:autoSpaceDE w:val="0"/>
        <w:autoSpaceDN w:val="0"/>
        <w:adjustRightInd w:val="0"/>
        <w:rPr>
          <w:rFonts w:cs="David"/>
        </w:rPr>
      </w:pPr>
      <w:r>
        <w:rPr>
          <w:rFonts w:cs="David"/>
          <w:noProof/>
        </w:rPr>
        <w:drawing>
          <wp:anchor distT="0" distB="0" distL="114300" distR="114300" simplePos="0" relativeHeight="251667456" behindDoc="0" locked="0" layoutInCell="1" allowOverlap="1" wp14:anchorId="03B43DAF" wp14:editId="36BF9AC8">
            <wp:simplePos x="0" y="0"/>
            <wp:positionH relativeFrom="column">
              <wp:posOffset>2827375</wp:posOffset>
            </wp:positionH>
            <wp:positionV relativeFrom="paragraph">
              <wp:posOffset>-486277</wp:posOffset>
            </wp:positionV>
            <wp:extent cx="3381375" cy="2540635"/>
            <wp:effectExtent l="0" t="0" r="0" b="0"/>
            <wp:wrapSquare wrapText="bothSides"/>
            <wp:docPr id="9" name="Picture 9"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an_concentration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81375" cy="2540635"/>
                    </a:xfrm>
                    <a:prstGeom prst="rect">
                      <a:avLst/>
                    </a:prstGeom>
                  </pic:spPr>
                </pic:pic>
              </a:graphicData>
            </a:graphic>
            <wp14:sizeRelH relativeFrom="page">
              <wp14:pctWidth>0</wp14:pctWidth>
            </wp14:sizeRelH>
            <wp14:sizeRelV relativeFrom="page">
              <wp14:pctHeight>0</wp14:pctHeight>
            </wp14:sizeRelV>
          </wp:anchor>
        </w:drawing>
      </w:r>
    </w:p>
    <w:p w14:paraId="2ACB300C" w14:textId="725BE202" w:rsidR="000A1636" w:rsidRDefault="000A1636" w:rsidP="005C7110">
      <w:pPr>
        <w:autoSpaceDE w:val="0"/>
        <w:autoSpaceDN w:val="0"/>
        <w:adjustRightInd w:val="0"/>
        <w:rPr>
          <w:rFonts w:cs="David"/>
        </w:rPr>
      </w:pPr>
    </w:p>
    <w:p w14:paraId="619562FB" w14:textId="40E03D5D" w:rsidR="000A1636" w:rsidRDefault="000A1636" w:rsidP="005C7110">
      <w:pPr>
        <w:autoSpaceDE w:val="0"/>
        <w:autoSpaceDN w:val="0"/>
        <w:adjustRightInd w:val="0"/>
        <w:rPr>
          <w:rFonts w:cs="David"/>
        </w:rPr>
      </w:pPr>
    </w:p>
    <w:p w14:paraId="527FB982" w14:textId="3AF58B2F" w:rsidR="000A1636" w:rsidRDefault="000A1636" w:rsidP="005C7110">
      <w:pPr>
        <w:autoSpaceDE w:val="0"/>
        <w:autoSpaceDN w:val="0"/>
        <w:adjustRightInd w:val="0"/>
        <w:rPr>
          <w:rFonts w:cs="David"/>
        </w:rPr>
      </w:pPr>
    </w:p>
    <w:p w14:paraId="5F6CEC4A" w14:textId="2E6F26D9" w:rsidR="000A1636" w:rsidRDefault="000A1636" w:rsidP="005C7110">
      <w:pPr>
        <w:autoSpaceDE w:val="0"/>
        <w:autoSpaceDN w:val="0"/>
        <w:adjustRightInd w:val="0"/>
        <w:rPr>
          <w:rFonts w:cs="David"/>
        </w:rPr>
      </w:pPr>
    </w:p>
    <w:p w14:paraId="05050411" w14:textId="61A815A5" w:rsidR="000A1636" w:rsidRDefault="000A1636" w:rsidP="005C7110">
      <w:pPr>
        <w:autoSpaceDE w:val="0"/>
        <w:autoSpaceDN w:val="0"/>
        <w:adjustRightInd w:val="0"/>
        <w:rPr>
          <w:rFonts w:cs="David"/>
        </w:rPr>
      </w:pPr>
    </w:p>
    <w:p w14:paraId="36C60E2D" w14:textId="0EA7BCDD" w:rsidR="000A1636" w:rsidRDefault="000A1636" w:rsidP="005C7110">
      <w:pPr>
        <w:autoSpaceDE w:val="0"/>
        <w:autoSpaceDN w:val="0"/>
        <w:adjustRightInd w:val="0"/>
        <w:rPr>
          <w:rFonts w:cs="David"/>
        </w:rPr>
      </w:pPr>
    </w:p>
    <w:p w14:paraId="265F24F4" w14:textId="3A478EB3" w:rsidR="000A1636" w:rsidRDefault="000A1636" w:rsidP="005C7110">
      <w:pPr>
        <w:autoSpaceDE w:val="0"/>
        <w:autoSpaceDN w:val="0"/>
        <w:adjustRightInd w:val="0"/>
        <w:rPr>
          <w:rFonts w:cs="David"/>
        </w:rPr>
      </w:pPr>
    </w:p>
    <w:p w14:paraId="2DC7057F" w14:textId="450523C7" w:rsidR="000A1636" w:rsidRDefault="000A1636" w:rsidP="005C7110">
      <w:pPr>
        <w:autoSpaceDE w:val="0"/>
        <w:autoSpaceDN w:val="0"/>
        <w:adjustRightInd w:val="0"/>
        <w:rPr>
          <w:rFonts w:cs="David"/>
          <w:color w:val="000000" w:themeColor="text1"/>
        </w:rPr>
      </w:pPr>
      <w:bookmarkStart w:id="89" w:name="_GoBack"/>
      <w:bookmarkEnd w:id="89"/>
    </w:p>
    <w:p w14:paraId="1A05EAEC" w14:textId="448CB120" w:rsidR="00333C07" w:rsidRDefault="00333C07" w:rsidP="005C7110">
      <w:pPr>
        <w:autoSpaceDE w:val="0"/>
        <w:autoSpaceDN w:val="0"/>
        <w:adjustRightInd w:val="0"/>
        <w:rPr>
          <w:rFonts w:cs="David"/>
          <w:color w:val="000000" w:themeColor="text1"/>
        </w:rPr>
      </w:pPr>
    </w:p>
    <w:p w14:paraId="3001FCF3" w14:textId="5751B9DD" w:rsidR="005E2F05" w:rsidRDefault="005E2F05" w:rsidP="005C7110">
      <w:pPr>
        <w:autoSpaceDE w:val="0"/>
        <w:autoSpaceDN w:val="0"/>
        <w:adjustRightInd w:val="0"/>
        <w:rPr>
          <w:rFonts w:cs="David"/>
          <w:color w:val="000000" w:themeColor="text1"/>
        </w:rPr>
      </w:pPr>
    </w:p>
    <w:p w14:paraId="755426FA" w14:textId="7CF85C72" w:rsidR="005E2F05" w:rsidRDefault="005E2F05" w:rsidP="005C7110">
      <w:pPr>
        <w:autoSpaceDE w:val="0"/>
        <w:autoSpaceDN w:val="0"/>
        <w:adjustRightInd w:val="0"/>
        <w:rPr>
          <w:rFonts w:cs="David"/>
          <w:color w:val="000000" w:themeColor="text1"/>
        </w:rPr>
      </w:pPr>
    </w:p>
    <w:p w14:paraId="686BCD4D" w14:textId="2DD3B286" w:rsidR="005E2F05" w:rsidRDefault="005E2F05" w:rsidP="005C7110">
      <w:pPr>
        <w:autoSpaceDE w:val="0"/>
        <w:autoSpaceDN w:val="0"/>
        <w:adjustRightInd w:val="0"/>
        <w:rPr>
          <w:rFonts w:cs="David"/>
          <w:color w:val="000000" w:themeColor="text1"/>
        </w:rPr>
      </w:pPr>
    </w:p>
    <w:p w14:paraId="5EFBDE51" w14:textId="7C49C869" w:rsidR="005E2F05" w:rsidRDefault="005E2F05" w:rsidP="005C7110">
      <w:pPr>
        <w:autoSpaceDE w:val="0"/>
        <w:autoSpaceDN w:val="0"/>
        <w:adjustRightInd w:val="0"/>
        <w:rPr>
          <w:rFonts w:cs="David"/>
          <w:color w:val="000000" w:themeColor="text1"/>
        </w:rPr>
      </w:pPr>
    </w:p>
    <w:p w14:paraId="193BC88A" w14:textId="6E525429" w:rsidR="005E2F05" w:rsidRDefault="005E2F05" w:rsidP="005C7110">
      <w:pPr>
        <w:autoSpaceDE w:val="0"/>
        <w:autoSpaceDN w:val="0"/>
        <w:adjustRightInd w:val="0"/>
        <w:rPr>
          <w:rFonts w:cs="David"/>
          <w:color w:val="000000" w:themeColor="text1"/>
        </w:rPr>
      </w:pPr>
    </w:p>
    <w:p w14:paraId="3A898124" w14:textId="72A748DA" w:rsidR="005E2F05" w:rsidRDefault="005E2F05" w:rsidP="005C7110">
      <w:pPr>
        <w:autoSpaceDE w:val="0"/>
        <w:autoSpaceDN w:val="0"/>
        <w:adjustRightInd w:val="0"/>
        <w:rPr>
          <w:rFonts w:cs="David"/>
          <w:color w:val="000000" w:themeColor="text1"/>
        </w:rPr>
      </w:pPr>
    </w:p>
    <w:p w14:paraId="16A2B50E" w14:textId="2666FE68" w:rsidR="005E2F05" w:rsidRDefault="005E2F05" w:rsidP="005C7110">
      <w:pPr>
        <w:autoSpaceDE w:val="0"/>
        <w:autoSpaceDN w:val="0"/>
        <w:adjustRightInd w:val="0"/>
        <w:rPr>
          <w:rFonts w:cs="David"/>
          <w:color w:val="000000" w:themeColor="text1"/>
        </w:rPr>
      </w:pPr>
    </w:p>
    <w:p w14:paraId="583A96AC" w14:textId="41269BF7" w:rsidR="005E2F05" w:rsidRDefault="005E2F05" w:rsidP="005C7110">
      <w:pPr>
        <w:autoSpaceDE w:val="0"/>
        <w:autoSpaceDN w:val="0"/>
        <w:adjustRightInd w:val="0"/>
        <w:rPr>
          <w:rFonts w:cs="David"/>
          <w:color w:val="000000" w:themeColor="text1"/>
        </w:rPr>
      </w:pPr>
    </w:p>
    <w:p w14:paraId="013A1B1E" w14:textId="630336B5" w:rsidR="005E2F05" w:rsidRDefault="005E2F05" w:rsidP="005C7110">
      <w:pPr>
        <w:autoSpaceDE w:val="0"/>
        <w:autoSpaceDN w:val="0"/>
        <w:adjustRightInd w:val="0"/>
        <w:rPr>
          <w:rFonts w:cs="David"/>
          <w:color w:val="000000" w:themeColor="text1"/>
        </w:rPr>
      </w:pPr>
    </w:p>
    <w:p w14:paraId="0D56A72E" w14:textId="7F961BBE" w:rsidR="005E2F05" w:rsidRDefault="005E2F05" w:rsidP="005C7110">
      <w:pPr>
        <w:autoSpaceDE w:val="0"/>
        <w:autoSpaceDN w:val="0"/>
        <w:adjustRightInd w:val="0"/>
        <w:rPr>
          <w:rFonts w:cs="David"/>
          <w:color w:val="000000" w:themeColor="text1"/>
        </w:rPr>
      </w:pPr>
    </w:p>
    <w:p w14:paraId="3CB3368B" w14:textId="39D56EC5" w:rsidR="005E2F05" w:rsidRDefault="005E2F05" w:rsidP="005C7110">
      <w:pPr>
        <w:autoSpaceDE w:val="0"/>
        <w:autoSpaceDN w:val="0"/>
        <w:adjustRightInd w:val="0"/>
        <w:rPr>
          <w:rFonts w:cs="David"/>
          <w:color w:val="000000" w:themeColor="text1"/>
        </w:rPr>
      </w:pPr>
    </w:p>
    <w:p w14:paraId="4C07612B" w14:textId="57905677" w:rsidR="005E2F05" w:rsidRDefault="005E2F05" w:rsidP="005C7110">
      <w:pPr>
        <w:autoSpaceDE w:val="0"/>
        <w:autoSpaceDN w:val="0"/>
        <w:adjustRightInd w:val="0"/>
        <w:rPr>
          <w:rFonts w:cs="David"/>
          <w:color w:val="000000" w:themeColor="text1"/>
        </w:rPr>
      </w:pPr>
    </w:p>
    <w:p w14:paraId="5751F589" w14:textId="3E825404" w:rsidR="005E2F05" w:rsidRDefault="005E2F05" w:rsidP="005C7110">
      <w:pPr>
        <w:autoSpaceDE w:val="0"/>
        <w:autoSpaceDN w:val="0"/>
        <w:adjustRightInd w:val="0"/>
        <w:rPr>
          <w:rFonts w:cs="David"/>
          <w:color w:val="000000" w:themeColor="text1"/>
        </w:rPr>
      </w:pPr>
    </w:p>
    <w:p w14:paraId="28DDE8D5" w14:textId="65FE30EE" w:rsidR="005E2F05" w:rsidRDefault="005E2F05" w:rsidP="005C7110">
      <w:pPr>
        <w:autoSpaceDE w:val="0"/>
        <w:autoSpaceDN w:val="0"/>
        <w:adjustRightInd w:val="0"/>
        <w:rPr>
          <w:rFonts w:cs="David"/>
          <w:color w:val="000000" w:themeColor="text1"/>
        </w:rPr>
      </w:pPr>
    </w:p>
    <w:p w14:paraId="63A801B6" w14:textId="45243D66" w:rsidR="005E2F05" w:rsidRDefault="005E2F05" w:rsidP="005C7110">
      <w:pPr>
        <w:autoSpaceDE w:val="0"/>
        <w:autoSpaceDN w:val="0"/>
        <w:adjustRightInd w:val="0"/>
        <w:rPr>
          <w:rFonts w:cs="David"/>
          <w:color w:val="000000" w:themeColor="text1"/>
        </w:rPr>
      </w:pPr>
    </w:p>
    <w:p w14:paraId="1A5453B0" w14:textId="55DD3429" w:rsidR="005E2F05" w:rsidRDefault="005E2F05" w:rsidP="005C7110">
      <w:pPr>
        <w:autoSpaceDE w:val="0"/>
        <w:autoSpaceDN w:val="0"/>
        <w:adjustRightInd w:val="0"/>
        <w:rPr>
          <w:rFonts w:cs="David"/>
          <w:color w:val="000000" w:themeColor="text1"/>
        </w:rPr>
      </w:pPr>
    </w:p>
    <w:p w14:paraId="2226E608" w14:textId="24245232" w:rsidR="005E2F05" w:rsidRDefault="005E2F05" w:rsidP="005C7110">
      <w:pPr>
        <w:autoSpaceDE w:val="0"/>
        <w:autoSpaceDN w:val="0"/>
        <w:adjustRightInd w:val="0"/>
        <w:rPr>
          <w:rFonts w:cs="David"/>
          <w:color w:val="000000" w:themeColor="text1"/>
        </w:rPr>
      </w:pPr>
    </w:p>
    <w:p w14:paraId="2072126C" w14:textId="07CA8373" w:rsidR="005E2F05" w:rsidRDefault="005E2F05" w:rsidP="005C7110">
      <w:pPr>
        <w:autoSpaceDE w:val="0"/>
        <w:autoSpaceDN w:val="0"/>
        <w:adjustRightInd w:val="0"/>
        <w:rPr>
          <w:rFonts w:cs="David"/>
          <w:color w:val="000000" w:themeColor="text1"/>
        </w:rPr>
      </w:pPr>
    </w:p>
    <w:p w14:paraId="7F217BC2" w14:textId="68948639" w:rsidR="005E2F05" w:rsidRDefault="005E2F05" w:rsidP="005C7110">
      <w:pPr>
        <w:autoSpaceDE w:val="0"/>
        <w:autoSpaceDN w:val="0"/>
        <w:adjustRightInd w:val="0"/>
        <w:rPr>
          <w:rFonts w:cs="David"/>
          <w:color w:val="000000" w:themeColor="text1"/>
        </w:rPr>
      </w:pPr>
    </w:p>
    <w:p w14:paraId="24EE1CE3" w14:textId="2DD83451" w:rsidR="005E2F05" w:rsidRDefault="005E2F05" w:rsidP="005C7110">
      <w:pPr>
        <w:autoSpaceDE w:val="0"/>
        <w:autoSpaceDN w:val="0"/>
        <w:adjustRightInd w:val="0"/>
        <w:rPr>
          <w:rFonts w:cs="David"/>
          <w:color w:val="000000" w:themeColor="text1"/>
        </w:rPr>
      </w:pPr>
    </w:p>
    <w:p w14:paraId="5A5BDFEA" w14:textId="01A41E48" w:rsidR="005E2F05" w:rsidRDefault="005E2F05" w:rsidP="005C7110">
      <w:pPr>
        <w:autoSpaceDE w:val="0"/>
        <w:autoSpaceDN w:val="0"/>
        <w:adjustRightInd w:val="0"/>
        <w:rPr>
          <w:rFonts w:cs="David"/>
          <w:color w:val="000000" w:themeColor="text1"/>
        </w:rPr>
      </w:pPr>
    </w:p>
    <w:p w14:paraId="102A6E93" w14:textId="5E9CB78D" w:rsidR="005E2F05" w:rsidRDefault="005E2F05" w:rsidP="005C7110">
      <w:pPr>
        <w:autoSpaceDE w:val="0"/>
        <w:autoSpaceDN w:val="0"/>
        <w:adjustRightInd w:val="0"/>
        <w:rPr>
          <w:rFonts w:cs="David"/>
          <w:color w:val="000000" w:themeColor="text1"/>
        </w:rPr>
      </w:pPr>
    </w:p>
    <w:p w14:paraId="3D3A95FB" w14:textId="40BB804B" w:rsidR="005E2F05" w:rsidRDefault="005E2F05" w:rsidP="005C7110">
      <w:pPr>
        <w:autoSpaceDE w:val="0"/>
        <w:autoSpaceDN w:val="0"/>
        <w:adjustRightInd w:val="0"/>
        <w:rPr>
          <w:rFonts w:cs="David"/>
          <w:color w:val="000000" w:themeColor="text1"/>
        </w:rPr>
      </w:pPr>
    </w:p>
    <w:p w14:paraId="74358519" w14:textId="70DEEE1B" w:rsidR="005E2F05" w:rsidRDefault="005E2F05" w:rsidP="005C7110">
      <w:pPr>
        <w:autoSpaceDE w:val="0"/>
        <w:autoSpaceDN w:val="0"/>
        <w:adjustRightInd w:val="0"/>
        <w:rPr>
          <w:rFonts w:cs="David"/>
          <w:color w:val="000000" w:themeColor="text1"/>
        </w:rPr>
      </w:pPr>
    </w:p>
    <w:p w14:paraId="33616CE2" w14:textId="10BE5C70" w:rsidR="005E2F05" w:rsidRDefault="005E2F05" w:rsidP="005C7110">
      <w:pPr>
        <w:autoSpaceDE w:val="0"/>
        <w:autoSpaceDN w:val="0"/>
        <w:adjustRightInd w:val="0"/>
        <w:rPr>
          <w:rFonts w:cs="David"/>
          <w:color w:val="000000" w:themeColor="text1"/>
        </w:rPr>
      </w:pPr>
    </w:p>
    <w:p w14:paraId="71ECEF81" w14:textId="29AD1842" w:rsidR="00C35F20" w:rsidRDefault="00C35F20" w:rsidP="005C7110">
      <w:pPr>
        <w:autoSpaceDE w:val="0"/>
        <w:autoSpaceDN w:val="0"/>
        <w:adjustRightInd w:val="0"/>
        <w:rPr>
          <w:rFonts w:cs="David"/>
          <w:color w:val="000000" w:themeColor="text1"/>
        </w:rPr>
      </w:pPr>
    </w:p>
    <w:p w14:paraId="70886122" w14:textId="3B03484B" w:rsidR="00C35F20" w:rsidRDefault="00C35F20" w:rsidP="005C7110">
      <w:pPr>
        <w:autoSpaceDE w:val="0"/>
        <w:autoSpaceDN w:val="0"/>
        <w:adjustRightInd w:val="0"/>
        <w:rPr>
          <w:rFonts w:cs="David"/>
          <w:color w:val="000000" w:themeColor="text1"/>
        </w:rPr>
      </w:pPr>
    </w:p>
    <w:p w14:paraId="07F9314D" w14:textId="7DE51875" w:rsidR="00C35F20" w:rsidRDefault="00C35F20" w:rsidP="005C7110">
      <w:pPr>
        <w:autoSpaceDE w:val="0"/>
        <w:autoSpaceDN w:val="0"/>
        <w:adjustRightInd w:val="0"/>
        <w:rPr>
          <w:rFonts w:cs="David"/>
          <w:color w:val="000000" w:themeColor="text1"/>
        </w:rPr>
      </w:pPr>
    </w:p>
    <w:p w14:paraId="58E83744" w14:textId="5F9D01CB" w:rsidR="00C35F20" w:rsidRDefault="00C35F20" w:rsidP="005C7110">
      <w:pPr>
        <w:autoSpaceDE w:val="0"/>
        <w:autoSpaceDN w:val="0"/>
        <w:adjustRightInd w:val="0"/>
        <w:rPr>
          <w:rFonts w:cs="David"/>
          <w:color w:val="000000" w:themeColor="text1"/>
        </w:rPr>
      </w:pPr>
    </w:p>
    <w:p w14:paraId="255ABDA3" w14:textId="77777777" w:rsidR="00C35F20" w:rsidRDefault="00C35F20" w:rsidP="005C7110">
      <w:pPr>
        <w:autoSpaceDE w:val="0"/>
        <w:autoSpaceDN w:val="0"/>
        <w:adjustRightInd w:val="0"/>
        <w:rPr>
          <w:rFonts w:cs="David"/>
          <w:color w:val="000000" w:themeColor="text1"/>
        </w:rPr>
      </w:pPr>
    </w:p>
    <w:p w14:paraId="0E3DBA4C" w14:textId="77777777" w:rsidR="005E2F05" w:rsidRDefault="005E2F05" w:rsidP="005C7110">
      <w:pPr>
        <w:autoSpaceDE w:val="0"/>
        <w:autoSpaceDN w:val="0"/>
        <w:adjustRightInd w:val="0"/>
        <w:rPr>
          <w:rFonts w:cs="David"/>
          <w:color w:val="000000" w:themeColor="text1"/>
        </w:rPr>
      </w:pPr>
    </w:p>
    <w:p w14:paraId="6197D4E1" w14:textId="15A9E5B4" w:rsidR="00537979" w:rsidRPr="00A10451" w:rsidRDefault="00537979" w:rsidP="00880BBF">
      <w:pPr>
        <w:pStyle w:val="Heading1"/>
      </w:pPr>
      <w:bookmarkStart w:id="90" w:name="_Toc11674431"/>
      <w:r w:rsidRPr="00A10451">
        <w:rPr>
          <w:rFonts w:hint="cs"/>
        </w:rPr>
        <w:t>Work schedule</w:t>
      </w:r>
      <w:r w:rsidR="00710BC2">
        <w:t xml:space="preserve"> (TBD)</w:t>
      </w:r>
      <w:bookmarkEnd w:id="90"/>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3918F986" w:rsidR="00710BC2" w:rsidRDefault="00710BC2" w:rsidP="003F702D">
      <w:pPr>
        <w:ind w:right="-2"/>
        <w:rPr>
          <w:rFonts w:cs="David"/>
          <w:b/>
          <w:bCs/>
        </w:rPr>
      </w:pPr>
    </w:p>
    <w:p w14:paraId="0E296818" w14:textId="658B0F19" w:rsidR="005B289D" w:rsidRDefault="005B289D" w:rsidP="003F702D">
      <w:pPr>
        <w:ind w:right="-2"/>
        <w:rPr>
          <w:rFonts w:cs="David"/>
          <w:b/>
          <w:bCs/>
        </w:rPr>
      </w:pPr>
    </w:p>
    <w:p w14:paraId="22CF1CA2" w14:textId="7E8A3190" w:rsidR="005B289D" w:rsidRDefault="005B289D" w:rsidP="003F702D">
      <w:pPr>
        <w:ind w:right="-2"/>
        <w:rPr>
          <w:rFonts w:cs="David"/>
          <w:b/>
          <w:bCs/>
        </w:rPr>
      </w:pPr>
    </w:p>
    <w:p w14:paraId="169C62CB" w14:textId="0886B46E" w:rsidR="005B289D" w:rsidRDefault="005B289D" w:rsidP="003F702D">
      <w:pPr>
        <w:ind w:right="-2"/>
        <w:rPr>
          <w:rFonts w:cs="David"/>
          <w:b/>
          <w:bCs/>
        </w:rPr>
      </w:pPr>
    </w:p>
    <w:p w14:paraId="32C499A8" w14:textId="3B4796A0" w:rsidR="005B289D" w:rsidRDefault="005B289D" w:rsidP="003F702D">
      <w:pPr>
        <w:ind w:right="-2"/>
        <w:rPr>
          <w:rFonts w:cs="David"/>
          <w:b/>
          <w:bCs/>
        </w:rPr>
      </w:pPr>
    </w:p>
    <w:p w14:paraId="446A54BD" w14:textId="3E419D9E" w:rsidR="005B289D" w:rsidRDefault="005B289D" w:rsidP="003F702D">
      <w:pPr>
        <w:ind w:right="-2"/>
        <w:rPr>
          <w:rFonts w:cs="David"/>
          <w:b/>
          <w:bCs/>
        </w:rPr>
      </w:pPr>
    </w:p>
    <w:p w14:paraId="764890C2" w14:textId="58E664ED" w:rsidR="005B289D" w:rsidRDefault="005B289D" w:rsidP="003F702D">
      <w:pPr>
        <w:ind w:right="-2"/>
        <w:rPr>
          <w:rFonts w:cs="David"/>
          <w:b/>
          <w:bCs/>
        </w:rPr>
      </w:pPr>
    </w:p>
    <w:p w14:paraId="19BABB15" w14:textId="2BA7C615" w:rsidR="005B289D" w:rsidRDefault="005B289D" w:rsidP="003F702D">
      <w:pPr>
        <w:ind w:right="-2"/>
        <w:rPr>
          <w:rFonts w:cs="David"/>
          <w:b/>
          <w:bCs/>
        </w:rPr>
      </w:pPr>
    </w:p>
    <w:p w14:paraId="5E66E8F8" w14:textId="2D046E07" w:rsidR="005B289D" w:rsidRDefault="005B289D" w:rsidP="003F702D">
      <w:pPr>
        <w:ind w:right="-2"/>
        <w:rPr>
          <w:rFonts w:cs="David"/>
          <w:b/>
          <w:bCs/>
        </w:rPr>
      </w:pPr>
    </w:p>
    <w:p w14:paraId="1DFDC6A8" w14:textId="77777777" w:rsidR="005B289D" w:rsidRDefault="005B289D" w:rsidP="003F702D">
      <w:pPr>
        <w:ind w:right="-2"/>
        <w:rPr>
          <w:rFonts w:cs="David"/>
          <w:b/>
          <w:bCs/>
        </w:rPr>
      </w:pPr>
    </w:p>
    <w:p w14:paraId="331D8D74" w14:textId="29CF08B9" w:rsidR="00710BC2" w:rsidRDefault="00710BC2" w:rsidP="003F702D">
      <w:pPr>
        <w:ind w:right="-2"/>
        <w:rPr>
          <w:rFonts w:cs="David"/>
          <w:b/>
          <w:bCs/>
        </w:rPr>
      </w:pPr>
    </w:p>
    <w:p w14:paraId="068E7641" w14:textId="225B554F" w:rsidR="00FD6B50" w:rsidRDefault="00FD6B50" w:rsidP="003F702D">
      <w:pPr>
        <w:ind w:right="-2"/>
        <w:rPr>
          <w:rFonts w:cs="David"/>
          <w:b/>
          <w:bCs/>
        </w:rPr>
      </w:pPr>
    </w:p>
    <w:p w14:paraId="24E48C4C" w14:textId="6EE6F5DB" w:rsidR="00FD6B50" w:rsidRDefault="00FD6B50" w:rsidP="003F702D">
      <w:pPr>
        <w:ind w:right="-2"/>
        <w:rPr>
          <w:rFonts w:cs="David"/>
          <w:b/>
          <w:bCs/>
        </w:rPr>
      </w:pPr>
    </w:p>
    <w:p w14:paraId="2D72BFE1" w14:textId="2637F52E" w:rsidR="00FD6B50" w:rsidRDefault="00FD6B50" w:rsidP="003F702D">
      <w:pPr>
        <w:ind w:right="-2"/>
        <w:rPr>
          <w:rFonts w:cs="David"/>
          <w:b/>
          <w:bCs/>
        </w:rPr>
      </w:pPr>
    </w:p>
    <w:p w14:paraId="4BC5A267" w14:textId="77F42833" w:rsidR="00FD6B50" w:rsidRDefault="00FD6B50" w:rsidP="003F702D">
      <w:pPr>
        <w:ind w:right="-2"/>
        <w:rPr>
          <w:rFonts w:cs="David"/>
          <w:b/>
          <w:bCs/>
        </w:rPr>
      </w:pPr>
    </w:p>
    <w:p w14:paraId="0C6204D9" w14:textId="77777777" w:rsidR="00C8396F" w:rsidRPr="000F1099" w:rsidRDefault="00C8396F" w:rsidP="000F1099">
      <w:bookmarkStart w:id="91" w:name="_Toc11674432"/>
    </w:p>
    <w:p w14:paraId="17600C01" w14:textId="1F7157F9" w:rsidR="008901CA" w:rsidRPr="00710BC2" w:rsidRDefault="005A1EBF" w:rsidP="00880BBF">
      <w:pPr>
        <w:pStyle w:val="Heading1"/>
      </w:pPr>
      <w:r w:rsidRPr="00710BC2">
        <w:rPr>
          <w:rFonts w:hint="cs"/>
        </w:rPr>
        <w:t>References</w:t>
      </w:r>
      <w:bookmarkEnd w:id="91"/>
    </w:p>
    <w:p w14:paraId="1194E547" w14:textId="182C81FA" w:rsidR="008901CA" w:rsidRPr="00C8396F" w:rsidRDefault="008901CA" w:rsidP="003F702D">
      <w:pPr>
        <w:ind w:right="-2"/>
        <w:rPr>
          <w:rFonts w:cs="David"/>
          <w:color w:val="000000" w:themeColor="text1"/>
          <w:sz w:val="18"/>
          <w:szCs w:val="18"/>
        </w:rPr>
      </w:pPr>
    </w:p>
    <w:p w14:paraId="150CC382" w14:textId="17395B83" w:rsidR="00EC0326" w:rsidRPr="00C8396F" w:rsidRDefault="008901CA" w:rsidP="00C8396F">
      <w:pPr>
        <w:widowControl w:val="0"/>
        <w:autoSpaceDE w:val="0"/>
        <w:autoSpaceDN w:val="0"/>
        <w:adjustRightInd w:val="0"/>
        <w:spacing w:line="276" w:lineRule="auto"/>
        <w:ind w:left="640" w:hanging="640"/>
        <w:rPr>
          <w:rFonts w:cs="David"/>
          <w:noProof/>
          <w:sz w:val="20"/>
          <w:szCs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EC0326" w:rsidRPr="00C8396F">
        <w:rPr>
          <w:rFonts w:cs="David"/>
          <w:noProof/>
          <w:sz w:val="20"/>
          <w:szCs w:val="20"/>
        </w:rPr>
        <w:t>[1]</w:t>
      </w:r>
      <w:r w:rsidR="00EC0326" w:rsidRPr="00C8396F">
        <w:rPr>
          <w:rFonts w:cs="David"/>
          <w:noProof/>
          <w:sz w:val="20"/>
          <w:szCs w:val="20"/>
        </w:rPr>
        <w:tab/>
        <w:t xml:space="preserve">J. H. Seinfeld and S. N. Pandis, </w:t>
      </w:r>
      <w:r w:rsidR="00EC0326" w:rsidRPr="00C8396F">
        <w:rPr>
          <w:rFonts w:cs="David"/>
          <w:i/>
          <w:iCs/>
          <w:noProof/>
          <w:sz w:val="20"/>
          <w:szCs w:val="20"/>
        </w:rPr>
        <w:t>Atmospheric chemistry and physics - from air pollution to climate change</w:t>
      </w:r>
      <w:r w:rsidR="00EC0326" w:rsidRPr="00C8396F">
        <w:rPr>
          <w:rFonts w:cs="David"/>
          <w:noProof/>
          <w:sz w:val="20"/>
          <w:szCs w:val="20"/>
        </w:rPr>
        <w:t>, Second edi. Wiley-Interscience, 2006.</w:t>
      </w:r>
    </w:p>
    <w:p w14:paraId="25B52207"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2]</w:t>
      </w:r>
      <w:r w:rsidRPr="00C8396F">
        <w:rPr>
          <w:rFonts w:cs="David"/>
          <w:noProof/>
          <w:sz w:val="20"/>
          <w:szCs w:val="20"/>
        </w:rPr>
        <w:tab/>
        <w:t xml:space="preserve">D. J. Jacob and D. A. Winner, “Effect of climate change on air quality - citation,” </w:t>
      </w:r>
      <w:r w:rsidRPr="00C8396F">
        <w:rPr>
          <w:rFonts w:cs="David"/>
          <w:i/>
          <w:iCs/>
          <w:noProof/>
          <w:sz w:val="20"/>
          <w:szCs w:val="20"/>
        </w:rPr>
        <w:t>Atmos. Environ.</w:t>
      </w:r>
      <w:r w:rsidRPr="00C8396F">
        <w:rPr>
          <w:rFonts w:cs="David"/>
          <w:noProof/>
          <w:sz w:val="20"/>
          <w:szCs w:val="20"/>
        </w:rPr>
        <w:t>, vol. 43, no. 1, pp. 51–63, 2009.</w:t>
      </w:r>
    </w:p>
    <w:p w14:paraId="30E72B2E"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3]</w:t>
      </w:r>
      <w:r w:rsidRPr="00C8396F">
        <w:rPr>
          <w:rFonts w:cs="David"/>
          <w:noProof/>
          <w:sz w:val="20"/>
          <w:szCs w:val="20"/>
        </w:rPr>
        <w:tab/>
        <w:t xml:space="preserve">“Greenhouse Gas Emissions,” </w:t>
      </w:r>
      <w:r w:rsidRPr="00C8396F">
        <w:rPr>
          <w:rFonts w:cs="David"/>
          <w:i/>
          <w:iCs/>
          <w:noProof/>
          <w:sz w:val="20"/>
          <w:szCs w:val="20"/>
        </w:rPr>
        <w:t>EPA, United States Environmental Protection Agency</w:t>
      </w:r>
      <w:r w:rsidRPr="00C8396F">
        <w:rPr>
          <w:rFonts w:cs="David"/>
          <w:noProof/>
          <w:sz w:val="20"/>
          <w:szCs w:val="20"/>
        </w:rPr>
        <w:t xml:space="preserve">, 2019. [Online]. </w:t>
      </w:r>
      <w:r w:rsidRPr="00C8396F">
        <w:rPr>
          <w:rFonts w:cs="David"/>
          <w:noProof/>
          <w:sz w:val="20"/>
          <w:szCs w:val="20"/>
        </w:rPr>
        <w:lastRenderedPageBreak/>
        <w:t>Available: https://www.epa.gov/ghgemissions/overview-greenhouse-gases. [Accessed: 23-May-2019].</w:t>
      </w:r>
    </w:p>
    <w:p w14:paraId="2F7045E0"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4]</w:t>
      </w:r>
      <w:r w:rsidRPr="00C8396F">
        <w:rPr>
          <w:rFonts w:cs="David"/>
          <w:noProof/>
          <w:sz w:val="20"/>
          <w:szCs w:val="20"/>
        </w:rPr>
        <w:tab/>
        <w:t xml:space="preserve">“Israel ministry of environmental protection,” </w:t>
      </w:r>
      <w:r w:rsidRPr="00C8396F">
        <w:rPr>
          <w:rFonts w:cs="David"/>
          <w:i/>
          <w:iCs/>
          <w:noProof/>
          <w:sz w:val="20"/>
          <w:szCs w:val="20"/>
        </w:rPr>
        <w:t>The Impact of Air Pollution from Industry</w:t>
      </w:r>
      <w:r w:rsidRPr="00C8396F">
        <w:rPr>
          <w:rFonts w:cs="David"/>
          <w:noProof/>
          <w:sz w:val="20"/>
          <w:szCs w:val="20"/>
        </w:rPr>
        <w:t>, 2015. [Online]. Available: http://www.sviva.gov.il/English/env_topics/Health-and-Environment/Health-Impact-of-Environmental-Nuisances/Pages/The-Impact-of-Air-Pollution-from-Industry.aspx. [Accessed: 23-May-2018].</w:t>
      </w:r>
    </w:p>
    <w:p w14:paraId="013564C4"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5]</w:t>
      </w:r>
      <w:r w:rsidRPr="00C8396F">
        <w:rPr>
          <w:rFonts w:cs="David"/>
          <w:noProof/>
          <w:sz w:val="20"/>
          <w:szCs w:val="20"/>
        </w:rPr>
        <w:tab/>
        <w:t>WHO, “Ambient air pollution: Health impacts,” 2019. [Online]. Available: https://www.who.int/airpollution/ambient/health-impacts/en/. [Accessed: 10-Mar-2019].</w:t>
      </w:r>
    </w:p>
    <w:p w14:paraId="78676421"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6]</w:t>
      </w:r>
      <w:r w:rsidRPr="00C8396F">
        <w:rPr>
          <w:rFonts w:cs="David"/>
          <w:noProof/>
          <w:sz w:val="20"/>
          <w:szCs w:val="20"/>
        </w:rPr>
        <w:tab/>
        <w:t xml:space="preserve">IPCC, </w:t>
      </w:r>
      <w:r w:rsidRPr="00C8396F">
        <w:rPr>
          <w:rFonts w:cs="David"/>
          <w:i/>
          <w:iCs/>
          <w:noProof/>
          <w:sz w:val="20"/>
          <w:szCs w:val="20"/>
        </w:rPr>
        <w:t>Climate Change 2013</w:t>
      </w:r>
      <w:r w:rsidRPr="00C8396F">
        <w:rPr>
          <w:rFonts w:cs="David"/>
          <w:noProof/>
          <w:sz w:val="20"/>
          <w:szCs w:val="20"/>
        </w:rPr>
        <w:t>, vol. 5. 2014.</w:t>
      </w:r>
    </w:p>
    <w:p w14:paraId="31793748"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7]</w:t>
      </w:r>
      <w:r w:rsidRPr="00C8396F">
        <w:rPr>
          <w:rFonts w:cs="David"/>
          <w:noProof/>
          <w:sz w:val="20"/>
          <w:szCs w:val="20"/>
        </w:rPr>
        <w:tab/>
        <w:t xml:space="preserve">A. M. Fiore, V. Naik, and E. M. Leibensperger, “Air quality and climate connections,” </w:t>
      </w:r>
      <w:r w:rsidRPr="00C8396F">
        <w:rPr>
          <w:rFonts w:cs="David"/>
          <w:i/>
          <w:iCs/>
          <w:noProof/>
          <w:sz w:val="20"/>
          <w:szCs w:val="20"/>
        </w:rPr>
        <w:t>J. Air Waste Manag. Assoc.</w:t>
      </w:r>
      <w:r w:rsidRPr="00C8396F">
        <w:rPr>
          <w:rFonts w:cs="David"/>
          <w:noProof/>
          <w:sz w:val="20"/>
          <w:szCs w:val="20"/>
        </w:rPr>
        <w:t>, vol. 65, no. 6, pp. 645–685, 2015.</w:t>
      </w:r>
    </w:p>
    <w:p w14:paraId="124A9CC0"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8]</w:t>
      </w:r>
      <w:r w:rsidRPr="00C8396F">
        <w:rPr>
          <w:rFonts w:cs="David"/>
          <w:noProof/>
          <w:sz w:val="20"/>
          <w:szCs w:val="20"/>
        </w:rPr>
        <w:tab/>
        <w:t xml:space="preserve">M. Jerrett </w:t>
      </w:r>
      <w:r w:rsidRPr="00C8396F">
        <w:rPr>
          <w:rFonts w:cs="David"/>
          <w:i/>
          <w:iCs/>
          <w:noProof/>
          <w:sz w:val="20"/>
          <w:szCs w:val="20"/>
        </w:rPr>
        <w:t>et al.</w:t>
      </w:r>
      <w:r w:rsidRPr="00C8396F">
        <w:rPr>
          <w:rFonts w:cs="David"/>
          <w:noProof/>
          <w:sz w:val="20"/>
          <w:szCs w:val="20"/>
        </w:rPr>
        <w:t xml:space="preserve">, “A review and evaluation of intraurban air pollution exposure models,” </w:t>
      </w:r>
      <w:r w:rsidRPr="00C8396F">
        <w:rPr>
          <w:rFonts w:cs="David"/>
          <w:i/>
          <w:iCs/>
          <w:noProof/>
          <w:sz w:val="20"/>
          <w:szCs w:val="20"/>
        </w:rPr>
        <w:t>J. Expo. Anal. Environ. Epidemiol.</w:t>
      </w:r>
      <w:r w:rsidRPr="00C8396F">
        <w:rPr>
          <w:rFonts w:cs="David"/>
          <w:noProof/>
          <w:sz w:val="20"/>
          <w:szCs w:val="20"/>
        </w:rPr>
        <w:t>, vol. 15, no. 2, pp. 185–204, 2005.</w:t>
      </w:r>
    </w:p>
    <w:p w14:paraId="536C3230"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9]</w:t>
      </w:r>
      <w:r w:rsidRPr="00C8396F">
        <w:rPr>
          <w:rFonts w:cs="David"/>
          <w:noProof/>
          <w:sz w:val="20"/>
          <w:szCs w:val="20"/>
        </w:rPr>
        <w:tab/>
        <w:t xml:space="preserve">F. Kizel </w:t>
      </w:r>
      <w:r w:rsidRPr="00C8396F">
        <w:rPr>
          <w:rFonts w:cs="David"/>
          <w:i/>
          <w:iCs/>
          <w:noProof/>
          <w:sz w:val="20"/>
          <w:szCs w:val="20"/>
        </w:rPr>
        <w:t>et al.</w:t>
      </w:r>
      <w:r w:rsidRPr="00C8396F">
        <w:rPr>
          <w:rFonts w:cs="David"/>
          <w:noProof/>
          <w:sz w:val="20"/>
          <w:szCs w:val="20"/>
        </w:rPr>
        <w:t xml:space="preserve">, “Node-to-node field calibration of wireless distributed air pollution sensor network,” </w:t>
      </w:r>
      <w:r w:rsidRPr="00C8396F">
        <w:rPr>
          <w:rFonts w:cs="David"/>
          <w:i/>
          <w:iCs/>
          <w:noProof/>
          <w:sz w:val="20"/>
          <w:szCs w:val="20"/>
        </w:rPr>
        <w:t>Environ. Pollut.</w:t>
      </w:r>
      <w:r w:rsidRPr="00C8396F">
        <w:rPr>
          <w:rFonts w:cs="David"/>
          <w:noProof/>
          <w:sz w:val="20"/>
          <w:szCs w:val="20"/>
        </w:rPr>
        <w:t>, vol. 233, pp. 900–909, 2018.</w:t>
      </w:r>
    </w:p>
    <w:p w14:paraId="78CE3D5E"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10]</w:t>
      </w:r>
      <w:r w:rsidRPr="00C8396F">
        <w:rPr>
          <w:rFonts w:cs="David"/>
          <w:noProof/>
          <w:sz w:val="20"/>
          <w:szCs w:val="20"/>
        </w:rPr>
        <w:tab/>
        <w:t xml:space="preserve">U. Lerner, T. Yacobi, I. Levy, S. A. Moltchanov, T. Cole-Hunter, and B. Fishbain, “The effect of ego-motion on environmental monitoring,” </w:t>
      </w:r>
      <w:r w:rsidRPr="00C8396F">
        <w:rPr>
          <w:rFonts w:cs="David"/>
          <w:i/>
          <w:iCs/>
          <w:noProof/>
          <w:sz w:val="20"/>
          <w:szCs w:val="20"/>
        </w:rPr>
        <w:t>Sci. Total Environ.</w:t>
      </w:r>
      <w:r w:rsidRPr="00C8396F">
        <w:rPr>
          <w:rFonts w:cs="David"/>
          <w:noProof/>
          <w:sz w:val="20"/>
          <w:szCs w:val="20"/>
        </w:rPr>
        <w:t>, vol. 533, pp. 8–16, 2015.</w:t>
      </w:r>
    </w:p>
    <w:p w14:paraId="1B152880"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11]</w:t>
      </w:r>
      <w:r w:rsidRPr="00C8396F">
        <w:rPr>
          <w:rFonts w:cs="David"/>
          <w:noProof/>
          <w:sz w:val="20"/>
          <w:szCs w:val="20"/>
        </w:rPr>
        <w:tab/>
        <w:t xml:space="preserve">S. Moltchanov, I. Levy, Y. Etzion, U. Lerner, D. M. Broday, and B. Fishbain, “On the feasibility of measuring urban air pollution by wireless distributed sensor networks,” </w:t>
      </w:r>
      <w:r w:rsidRPr="00C8396F">
        <w:rPr>
          <w:rFonts w:cs="David"/>
          <w:i/>
          <w:iCs/>
          <w:noProof/>
          <w:sz w:val="20"/>
          <w:szCs w:val="20"/>
        </w:rPr>
        <w:t>Sci. Total Environ.</w:t>
      </w:r>
      <w:r w:rsidRPr="00C8396F">
        <w:rPr>
          <w:rFonts w:cs="David"/>
          <w:noProof/>
          <w:sz w:val="20"/>
          <w:szCs w:val="20"/>
        </w:rPr>
        <w:t>, vol. 502, pp. 537–547, 2015.</w:t>
      </w:r>
    </w:p>
    <w:p w14:paraId="15BF78F7"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12]</w:t>
      </w:r>
      <w:r w:rsidRPr="00C8396F">
        <w:rPr>
          <w:rFonts w:cs="David"/>
          <w:noProof/>
          <w:sz w:val="20"/>
          <w:szCs w:val="20"/>
        </w:rPr>
        <w:tab/>
        <w:t xml:space="preserve">A. Marjovi, A. Arfire, and A. Martinoli, “High Resolution Air Pollution Maps in Urban Environments Using Mobile Sensor Networks,” </w:t>
      </w:r>
      <w:r w:rsidRPr="00C8396F">
        <w:rPr>
          <w:rFonts w:cs="David"/>
          <w:i/>
          <w:iCs/>
          <w:noProof/>
          <w:sz w:val="20"/>
          <w:szCs w:val="20"/>
        </w:rPr>
        <w:t>2015 Int. Conf. Distrib. Comput. Sens. Syst.</w:t>
      </w:r>
      <w:r w:rsidRPr="00C8396F">
        <w:rPr>
          <w:rFonts w:cs="David"/>
          <w:noProof/>
          <w:sz w:val="20"/>
          <w:szCs w:val="20"/>
        </w:rPr>
        <w:t>, pp. 11–20, 2015.</w:t>
      </w:r>
    </w:p>
    <w:p w14:paraId="6D9053A0"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13]</w:t>
      </w:r>
      <w:r w:rsidRPr="00C8396F">
        <w:rPr>
          <w:rFonts w:cs="David"/>
          <w:noProof/>
          <w:sz w:val="20"/>
          <w:szCs w:val="20"/>
        </w:rPr>
        <w:tab/>
        <w:t xml:space="preserve">M. I. Mead </w:t>
      </w:r>
      <w:r w:rsidRPr="00C8396F">
        <w:rPr>
          <w:rFonts w:cs="David"/>
          <w:i/>
          <w:iCs/>
          <w:noProof/>
          <w:sz w:val="20"/>
          <w:szCs w:val="20"/>
        </w:rPr>
        <w:t>et al.</w:t>
      </w:r>
      <w:r w:rsidRPr="00C8396F">
        <w:rPr>
          <w:rFonts w:cs="David"/>
          <w:noProof/>
          <w:sz w:val="20"/>
          <w:szCs w:val="20"/>
        </w:rPr>
        <w:t xml:space="preserve">, “The use of electrochemical sensors for monitoring urban air quality in low-cost, high-density networks,” </w:t>
      </w:r>
      <w:r w:rsidRPr="00C8396F">
        <w:rPr>
          <w:rFonts w:cs="David"/>
          <w:i/>
          <w:iCs/>
          <w:noProof/>
          <w:sz w:val="20"/>
          <w:szCs w:val="20"/>
        </w:rPr>
        <w:t>Atmos. Environ.</w:t>
      </w:r>
      <w:r w:rsidRPr="00C8396F">
        <w:rPr>
          <w:rFonts w:cs="David"/>
          <w:noProof/>
          <w:sz w:val="20"/>
          <w:szCs w:val="20"/>
        </w:rPr>
        <w:t>, vol. 70, pp. 186–203, 2013.</w:t>
      </w:r>
    </w:p>
    <w:p w14:paraId="54E50E4B"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14]</w:t>
      </w:r>
      <w:r w:rsidRPr="00C8396F">
        <w:rPr>
          <w:rFonts w:cs="David"/>
          <w:noProof/>
          <w:sz w:val="20"/>
          <w:szCs w:val="20"/>
        </w:rPr>
        <w:tab/>
        <w:t xml:space="preserve">R. Piedrahita </w:t>
      </w:r>
      <w:r w:rsidRPr="00C8396F">
        <w:rPr>
          <w:rFonts w:cs="David"/>
          <w:i/>
          <w:iCs/>
          <w:noProof/>
          <w:sz w:val="20"/>
          <w:szCs w:val="20"/>
        </w:rPr>
        <w:t>et al.</w:t>
      </w:r>
      <w:r w:rsidRPr="00C8396F">
        <w:rPr>
          <w:rFonts w:cs="David"/>
          <w:noProof/>
          <w:sz w:val="20"/>
          <w:szCs w:val="20"/>
        </w:rPr>
        <w:t xml:space="preserve">, “The next generation of low-cost personal air quality sensors for quantitative exposure monitoring,” </w:t>
      </w:r>
      <w:r w:rsidRPr="00C8396F">
        <w:rPr>
          <w:rFonts w:cs="David"/>
          <w:i/>
          <w:iCs/>
          <w:noProof/>
          <w:sz w:val="20"/>
          <w:szCs w:val="20"/>
        </w:rPr>
        <w:t>Atmos. Meas. Tech.</w:t>
      </w:r>
      <w:r w:rsidRPr="00C8396F">
        <w:rPr>
          <w:rFonts w:cs="David"/>
          <w:noProof/>
          <w:sz w:val="20"/>
          <w:szCs w:val="20"/>
        </w:rPr>
        <w:t>, vol. 7, no. 10, pp. 3325–3336, 2014.</w:t>
      </w:r>
    </w:p>
    <w:p w14:paraId="7262461C"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15]</w:t>
      </w:r>
      <w:r w:rsidRPr="00C8396F">
        <w:rPr>
          <w:rFonts w:cs="David"/>
          <w:noProof/>
          <w:sz w:val="20"/>
          <w:szCs w:val="20"/>
        </w:rPr>
        <w:tab/>
        <w:t xml:space="preserve">N. Castell </w:t>
      </w:r>
      <w:r w:rsidRPr="00C8396F">
        <w:rPr>
          <w:rFonts w:cs="David"/>
          <w:i/>
          <w:iCs/>
          <w:noProof/>
          <w:sz w:val="20"/>
          <w:szCs w:val="20"/>
        </w:rPr>
        <w:t>et al.</w:t>
      </w:r>
      <w:r w:rsidRPr="00C8396F">
        <w:rPr>
          <w:rFonts w:cs="David"/>
          <w:noProof/>
          <w:sz w:val="20"/>
          <w:szCs w:val="20"/>
        </w:rPr>
        <w:t xml:space="preserve">, “Can commercial low-cost sensor platforms contribute to air quality monitoring and exposure estimates?,” </w:t>
      </w:r>
      <w:r w:rsidRPr="00C8396F">
        <w:rPr>
          <w:rFonts w:cs="David"/>
          <w:i/>
          <w:iCs/>
          <w:noProof/>
          <w:sz w:val="20"/>
          <w:szCs w:val="20"/>
        </w:rPr>
        <w:t>Environ. Int.</w:t>
      </w:r>
      <w:r w:rsidRPr="00C8396F">
        <w:rPr>
          <w:rFonts w:cs="David"/>
          <w:noProof/>
          <w:sz w:val="20"/>
          <w:szCs w:val="20"/>
        </w:rPr>
        <w:t>, vol. 99, pp. 293–302, 2017.</w:t>
      </w:r>
    </w:p>
    <w:p w14:paraId="3F288B78"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16]</w:t>
      </w:r>
      <w:r w:rsidRPr="00C8396F">
        <w:rPr>
          <w:rFonts w:cs="David"/>
          <w:noProof/>
          <w:sz w:val="20"/>
          <w:szCs w:val="20"/>
        </w:rPr>
        <w:tab/>
        <w:t xml:space="preserve">A. Nebenzal and B. Fishbain, </w:t>
      </w:r>
      <w:r w:rsidRPr="00C8396F">
        <w:rPr>
          <w:rFonts w:cs="David"/>
          <w:i/>
          <w:iCs/>
          <w:noProof/>
          <w:sz w:val="20"/>
          <w:szCs w:val="20"/>
        </w:rPr>
        <w:t>Hough-Transform-Based Interpolation Scheme for Generating Accurate Dense Spatial Maps of Air Pollutants from Sparse Sensin</w:t>
      </w:r>
      <w:r w:rsidRPr="00C8396F">
        <w:rPr>
          <w:rFonts w:cs="David"/>
          <w:noProof/>
          <w:sz w:val="20"/>
          <w:szCs w:val="20"/>
        </w:rPr>
        <w:t>, vol. 507. Springer International Publishing, 2017.</w:t>
      </w:r>
    </w:p>
    <w:p w14:paraId="117B58A2"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17]</w:t>
      </w:r>
      <w:r w:rsidRPr="00C8396F">
        <w:rPr>
          <w:rFonts w:cs="David"/>
          <w:noProof/>
          <w:sz w:val="20"/>
          <w:szCs w:val="20"/>
        </w:rPr>
        <w:tab/>
        <w:t xml:space="preserve">P. H. Ryan and G. K. LeMasters, “A Review of Land-use Regression Models for Characterizing Intraurban Air Pollution Exposure,” </w:t>
      </w:r>
      <w:r w:rsidRPr="00C8396F">
        <w:rPr>
          <w:rFonts w:cs="David"/>
          <w:i/>
          <w:iCs/>
          <w:noProof/>
          <w:sz w:val="20"/>
          <w:szCs w:val="20"/>
        </w:rPr>
        <w:t>Inhal. Toxicol.</w:t>
      </w:r>
      <w:r w:rsidRPr="00C8396F">
        <w:rPr>
          <w:rFonts w:cs="David"/>
          <w:noProof/>
          <w:sz w:val="20"/>
          <w:szCs w:val="20"/>
        </w:rPr>
        <w:t>, vol. 19, no. sup1, pp. 127–133, Jan. 2007.</w:t>
      </w:r>
    </w:p>
    <w:p w14:paraId="4403F0C1"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18]</w:t>
      </w:r>
      <w:r w:rsidRPr="00C8396F">
        <w:rPr>
          <w:rFonts w:cs="David"/>
          <w:noProof/>
          <w:sz w:val="20"/>
          <w:szCs w:val="20"/>
        </w:rPr>
        <w:tab/>
        <w:t xml:space="preserve">J. M. Stockie, “The Mathematics of Atmospheric Dispersion Modeling,” </w:t>
      </w:r>
      <w:r w:rsidRPr="00C8396F">
        <w:rPr>
          <w:rFonts w:cs="David"/>
          <w:i/>
          <w:iCs/>
          <w:noProof/>
          <w:sz w:val="20"/>
          <w:szCs w:val="20"/>
        </w:rPr>
        <w:t>SIAM Rev.</w:t>
      </w:r>
      <w:r w:rsidRPr="00C8396F">
        <w:rPr>
          <w:rFonts w:cs="David"/>
          <w:noProof/>
          <w:sz w:val="20"/>
          <w:szCs w:val="20"/>
        </w:rPr>
        <w:t>, vol. 53, no. 2, pp. 349–372, 2011.</w:t>
      </w:r>
    </w:p>
    <w:p w14:paraId="6637F4E7"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19]</w:t>
      </w:r>
      <w:r w:rsidRPr="00C8396F">
        <w:rPr>
          <w:rFonts w:cs="David"/>
          <w:noProof/>
          <w:sz w:val="20"/>
          <w:szCs w:val="20"/>
        </w:rPr>
        <w:tab/>
        <w:t xml:space="preserve">A. F. Stein, V. Isakov, J. Godowitch, and R. R. Draxler, “A hybrid modeling approach to resolve pollutant concentrations in an urban area,” </w:t>
      </w:r>
      <w:r w:rsidRPr="00C8396F">
        <w:rPr>
          <w:rFonts w:cs="David"/>
          <w:i/>
          <w:iCs/>
          <w:noProof/>
          <w:sz w:val="20"/>
          <w:szCs w:val="20"/>
        </w:rPr>
        <w:t>Atmos. Environ.</w:t>
      </w:r>
      <w:r w:rsidRPr="00C8396F">
        <w:rPr>
          <w:rFonts w:cs="David"/>
          <w:noProof/>
          <w:sz w:val="20"/>
          <w:szCs w:val="20"/>
        </w:rPr>
        <w:t>, vol. 41, no. 40, pp. 9410–9426, 2007.</w:t>
      </w:r>
    </w:p>
    <w:p w14:paraId="0BBB2520"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20]</w:t>
      </w:r>
      <w:r w:rsidRPr="00C8396F">
        <w:rPr>
          <w:rFonts w:cs="David"/>
          <w:noProof/>
          <w:sz w:val="20"/>
          <w:szCs w:val="20"/>
        </w:rPr>
        <w:tab/>
        <w:t xml:space="preserve">R. L. Burritt and C. Saka, “Quality of physical environmental management accounting information, Lessons from Pollutant Release and Transfer Registers,” </w:t>
      </w:r>
      <w:r w:rsidRPr="00C8396F">
        <w:rPr>
          <w:rFonts w:cs="David"/>
          <w:i/>
          <w:iCs/>
          <w:noProof/>
          <w:sz w:val="20"/>
          <w:szCs w:val="20"/>
        </w:rPr>
        <w:t>Sustain. Account. Report.</w:t>
      </w:r>
      <w:r w:rsidRPr="00C8396F">
        <w:rPr>
          <w:rFonts w:cs="David"/>
          <w:noProof/>
          <w:sz w:val="20"/>
          <w:szCs w:val="20"/>
        </w:rPr>
        <w:t>, pp. 373–407, 2006.</w:t>
      </w:r>
    </w:p>
    <w:p w14:paraId="258C02FC"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21]</w:t>
      </w:r>
      <w:r w:rsidRPr="00C8396F">
        <w:rPr>
          <w:rFonts w:cs="David"/>
          <w:noProof/>
          <w:sz w:val="20"/>
          <w:szCs w:val="20"/>
        </w:rPr>
        <w:tab/>
        <w:t xml:space="preserve">D. Kerret and G. M. Gray, “What do we learn from emissions reporting? Analytical considerations and comparison of pollutant release and transfer registers in the United States, Canada, England, and Australia,” </w:t>
      </w:r>
      <w:r w:rsidRPr="00C8396F">
        <w:rPr>
          <w:rFonts w:cs="David"/>
          <w:i/>
          <w:iCs/>
          <w:noProof/>
          <w:sz w:val="20"/>
          <w:szCs w:val="20"/>
        </w:rPr>
        <w:t>Risk Anal.</w:t>
      </w:r>
      <w:r w:rsidRPr="00C8396F">
        <w:rPr>
          <w:rFonts w:cs="David"/>
          <w:noProof/>
          <w:sz w:val="20"/>
          <w:szCs w:val="20"/>
        </w:rPr>
        <w:t>, vol. 27, no. 1, pp. 203–223, 2007.</w:t>
      </w:r>
    </w:p>
    <w:p w14:paraId="075B4688"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22]</w:t>
      </w:r>
      <w:r w:rsidRPr="00C8396F">
        <w:rPr>
          <w:rFonts w:cs="David"/>
          <w:noProof/>
          <w:sz w:val="20"/>
          <w:szCs w:val="20"/>
        </w:rPr>
        <w:tab/>
        <w:t xml:space="preserve">R. Sullivan and A. Gouldson, “Pollutant release and transfer registers: Examining the value of government-led reporting on corporate environmental performance,” </w:t>
      </w:r>
      <w:r w:rsidRPr="00C8396F">
        <w:rPr>
          <w:rFonts w:cs="David"/>
          <w:i/>
          <w:iCs/>
          <w:noProof/>
          <w:sz w:val="20"/>
          <w:szCs w:val="20"/>
        </w:rPr>
        <w:t>Corp. Soc. Responsib. Environ. Manag.</w:t>
      </w:r>
      <w:r w:rsidRPr="00C8396F">
        <w:rPr>
          <w:rFonts w:cs="David"/>
          <w:noProof/>
          <w:sz w:val="20"/>
          <w:szCs w:val="20"/>
        </w:rPr>
        <w:t>, vol. 14, no. 5, pp. 263–273, 2007.</w:t>
      </w:r>
    </w:p>
    <w:p w14:paraId="53AD7FBC"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23]</w:t>
      </w:r>
      <w:r w:rsidRPr="00C8396F">
        <w:rPr>
          <w:rFonts w:cs="David"/>
          <w:noProof/>
          <w:sz w:val="20"/>
          <w:szCs w:val="20"/>
        </w:rPr>
        <w:tab/>
        <w:t xml:space="preserve">M. Hutchinson, H. Oh, and W. H. Chen, “A review of source term estimation methods for atmospheric dispersion events using static or mobile sensors,” </w:t>
      </w:r>
      <w:r w:rsidRPr="00C8396F">
        <w:rPr>
          <w:rFonts w:cs="David"/>
          <w:i/>
          <w:iCs/>
          <w:noProof/>
          <w:sz w:val="20"/>
          <w:szCs w:val="20"/>
        </w:rPr>
        <w:t>Inf. Fusion</w:t>
      </w:r>
      <w:r w:rsidRPr="00C8396F">
        <w:rPr>
          <w:rFonts w:cs="David"/>
          <w:noProof/>
          <w:sz w:val="20"/>
          <w:szCs w:val="20"/>
        </w:rPr>
        <w:t>, vol. 36, pp. 130–148, 2017.</w:t>
      </w:r>
    </w:p>
    <w:p w14:paraId="420A2F35"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24]</w:t>
      </w:r>
      <w:r w:rsidRPr="00C8396F">
        <w:rPr>
          <w:rFonts w:cs="David"/>
          <w:noProof/>
          <w:sz w:val="20"/>
          <w:szCs w:val="20"/>
        </w:rPr>
        <w:tab/>
        <w:t xml:space="preserve">B. Liu, O. Dousse, P. Nain, and D. Towsley, “Dynamic coverage of mobile sensor networks,” </w:t>
      </w:r>
      <w:r w:rsidRPr="00C8396F">
        <w:rPr>
          <w:rFonts w:cs="David"/>
          <w:i/>
          <w:iCs/>
          <w:noProof/>
          <w:sz w:val="20"/>
          <w:szCs w:val="20"/>
        </w:rPr>
        <w:t>IEEE Trans. Parallel Distrib. Syst.</w:t>
      </w:r>
      <w:r w:rsidRPr="00C8396F">
        <w:rPr>
          <w:rFonts w:cs="David"/>
          <w:noProof/>
          <w:sz w:val="20"/>
          <w:szCs w:val="20"/>
        </w:rPr>
        <w:t>, vol. 24, no. 2, pp. 301–311, 2013.</w:t>
      </w:r>
    </w:p>
    <w:p w14:paraId="1BC1CAEA"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25]</w:t>
      </w:r>
      <w:r w:rsidRPr="00C8396F">
        <w:rPr>
          <w:rFonts w:cs="David"/>
          <w:noProof/>
          <w:sz w:val="20"/>
          <w:szCs w:val="20"/>
        </w:rPr>
        <w:tab/>
        <w:t xml:space="preserve">Q. Zhao and A. Swami, “Coverage and Connectivity in Wireless Sensor Networks,” </w:t>
      </w:r>
      <w:r w:rsidRPr="00C8396F">
        <w:rPr>
          <w:rFonts w:cs="David"/>
          <w:i/>
          <w:iCs/>
          <w:noProof/>
          <w:sz w:val="20"/>
          <w:szCs w:val="20"/>
        </w:rPr>
        <w:t>Adapt. Cross Layer Des. Wirel. Networks</w:t>
      </w:r>
      <w:r w:rsidRPr="00C8396F">
        <w:rPr>
          <w:rFonts w:cs="David"/>
          <w:noProof/>
          <w:sz w:val="20"/>
          <w:szCs w:val="20"/>
        </w:rPr>
        <w:t>, pp. 301–323, 2010.</w:t>
      </w:r>
    </w:p>
    <w:p w14:paraId="7492317F"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26]</w:t>
      </w:r>
      <w:r w:rsidRPr="00C8396F">
        <w:rPr>
          <w:rFonts w:cs="David"/>
          <w:noProof/>
          <w:sz w:val="20"/>
          <w:szCs w:val="20"/>
        </w:rPr>
        <w:tab/>
        <w:t xml:space="preserve">H. Zhang and C. Liu, “A Review on Node Deployment of Wireless Sensor Network,” </w:t>
      </w:r>
      <w:r w:rsidRPr="00C8396F">
        <w:rPr>
          <w:rFonts w:cs="David"/>
          <w:i/>
          <w:iCs/>
          <w:noProof/>
          <w:sz w:val="20"/>
          <w:szCs w:val="20"/>
        </w:rPr>
        <w:t>IJCSI Int. J. Comput. Sci. Issues</w:t>
      </w:r>
      <w:r w:rsidRPr="00C8396F">
        <w:rPr>
          <w:rFonts w:cs="David"/>
          <w:noProof/>
          <w:sz w:val="20"/>
          <w:szCs w:val="20"/>
        </w:rPr>
        <w:t>, vol. 9, no. 6, pp. 378–383, 2012.</w:t>
      </w:r>
    </w:p>
    <w:p w14:paraId="2781C1B6"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27]</w:t>
      </w:r>
      <w:r w:rsidRPr="00C8396F">
        <w:rPr>
          <w:rFonts w:cs="David"/>
          <w:noProof/>
          <w:sz w:val="20"/>
          <w:szCs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C8396F">
        <w:rPr>
          <w:rFonts w:cs="David"/>
          <w:i/>
          <w:iCs/>
          <w:noProof/>
          <w:sz w:val="20"/>
          <w:szCs w:val="20"/>
        </w:rPr>
        <w:t>Sci. Total Environ.</w:t>
      </w:r>
      <w:r w:rsidRPr="00C8396F">
        <w:rPr>
          <w:rFonts w:cs="David"/>
          <w:noProof/>
          <w:sz w:val="20"/>
          <w:szCs w:val="20"/>
        </w:rPr>
        <w:t>, vol. 575, no. September 2016, pp. 639–648, 2017.</w:t>
      </w:r>
    </w:p>
    <w:p w14:paraId="37F11E3D"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28]</w:t>
      </w:r>
      <w:r w:rsidRPr="00C8396F">
        <w:rPr>
          <w:rFonts w:cs="David"/>
          <w:noProof/>
          <w:sz w:val="20"/>
          <w:szCs w:val="20"/>
        </w:rPr>
        <w:tab/>
        <w:t xml:space="preserve">U. Lerner, O. Hirshfeld, and B. Fishbain, “Optimal Deployment of a Heterogeneous Environmental Sensor Network,” </w:t>
      </w:r>
      <w:r w:rsidRPr="00C8396F">
        <w:rPr>
          <w:rFonts w:cs="David"/>
          <w:i/>
          <w:iCs/>
          <w:noProof/>
          <w:sz w:val="20"/>
          <w:szCs w:val="20"/>
        </w:rPr>
        <w:t>Jorunal Environ. Informatics</w:t>
      </w:r>
      <w:r w:rsidRPr="00C8396F">
        <w:rPr>
          <w:rFonts w:cs="David"/>
          <w:noProof/>
          <w:sz w:val="20"/>
          <w:szCs w:val="20"/>
        </w:rPr>
        <w:t>, no. X, pp. 1–9, 2018.</w:t>
      </w:r>
    </w:p>
    <w:p w14:paraId="3821C9B3"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29]</w:t>
      </w:r>
      <w:r w:rsidRPr="00C8396F">
        <w:rPr>
          <w:rFonts w:cs="David"/>
          <w:noProof/>
          <w:sz w:val="20"/>
          <w:szCs w:val="20"/>
        </w:rPr>
        <w:tab/>
        <w:t xml:space="preserve">P. S. Kanaroglou </w:t>
      </w:r>
      <w:r w:rsidRPr="00C8396F">
        <w:rPr>
          <w:rFonts w:cs="David"/>
          <w:i/>
          <w:iCs/>
          <w:noProof/>
          <w:sz w:val="20"/>
          <w:szCs w:val="20"/>
        </w:rPr>
        <w:t>et al.</w:t>
      </w:r>
      <w:r w:rsidRPr="00C8396F">
        <w:rPr>
          <w:rFonts w:cs="David"/>
          <w:noProof/>
          <w:sz w:val="20"/>
          <w:szCs w:val="20"/>
        </w:rPr>
        <w:t xml:space="preserve">, “Establishing an air pollution monitoring network for intra-urban population exposure assessment: A location-allocation approach,” </w:t>
      </w:r>
      <w:r w:rsidRPr="00C8396F">
        <w:rPr>
          <w:rFonts w:cs="David"/>
          <w:i/>
          <w:iCs/>
          <w:noProof/>
          <w:sz w:val="20"/>
          <w:szCs w:val="20"/>
        </w:rPr>
        <w:t>Atmos. Environ.</w:t>
      </w:r>
      <w:r w:rsidRPr="00C8396F">
        <w:rPr>
          <w:rFonts w:cs="David"/>
          <w:noProof/>
          <w:sz w:val="20"/>
          <w:szCs w:val="20"/>
        </w:rPr>
        <w:t>, vol. 39, no. 13, pp. 2399–2409, 2005.</w:t>
      </w:r>
    </w:p>
    <w:p w14:paraId="0343B312"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lastRenderedPageBreak/>
        <w:t>[30]</w:t>
      </w:r>
      <w:r w:rsidRPr="00C8396F">
        <w:rPr>
          <w:rFonts w:cs="David"/>
          <w:noProof/>
          <w:sz w:val="20"/>
          <w:szCs w:val="20"/>
        </w:rPr>
        <w:tab/>
        <w:t xml:space="preserve">B. Carter and R. Ragade, “A probabilistic model for the deployment of sensors,” </w:t>
      </w:r>
      <w:r w:rsidRPr="00C8396F">
        <w:rPr>
          <w:rFonts w:cs="David"/>
          <w:i/>
          <w:iCs/>
          <w:noProof/>
          <w:sz w:val="20"/>
          <w:szCs w:val="20"/>
        </w:rPr>
        <w:t>SAS 2009 - IEEE Sensors Appl. Symp. Proc.</w:t>
      </w:r>
      <w:r w:rsidRPr="00C8396F">
        <w:rPr>
          <w:rFonts w:cs="David"/>
          <w:noProof/>
          <w:sz w:val="20"/>
          <w:szCs w:val="20"/>
        </w:rPr>
        <w:t>, pp. 7–12, 2009.</w:t>
      </w:r>
    </w:p>
    <w:p w14:paraId="57396140"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31]</w:t>
      </w:r>
      <w:r w:rsidRPr="00C8396F">
        <w:rPr>
          <w:rFonts w:cs="David"/>
          <w:noProof/>
          <w:sz w:val="20"/>
          <w:szCs w:val="20"/>
        </w:rPr>
        <w:tab/>
        <w:t xml:space="preserve">A. Boubrima, W. Bechkit, and H. Rivano, “Optimal WSN Deployment Models for Air Pollution Monitoring,” </w:t>
      </w:r>
      <w:r w:rsidRPr="00C8396F">
        <w:rPr>
          <w:rFonts w:cs="David"/>
          <w:i/>
          <w:iCs/>
          <w:noProof/>
          <w:sz w:val="20"/>
          <w:szCs w:val="20"/>
        </w:rPr>
        <w:t>IEEE Trans. Wirel. Commun.</w:t>
      </w:r>
      <w:r w:rsidRPr="00C8396F">
        <w:rPr>
          <w:rFonts w:cs="David"/>
          <w:noProof/>
          <w:sz w:val="20"/>
          <w:szCs w:val="20"/>
        </w:rPr>
        <w:t>, vol. 16, no. 5, pp. 2723–2735, 2017.</w:t>
      </w:r>
    </w:p>
    <w:p w14:paraId="4F54B86E"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32]</w:t>
      </w:r>
      <w:r w:rsidRPr="00C8396F">
        <w:rPr>
          <w:rFonts w:cs="David"/>
          <w:noProof/>
          <w:sz w:val="20"/>
          <w:szCs w:val="20"/>
        </w:rPr>
        <w:tab/>
        <w:t xml:space="preserve">A. Boubrima, W. Bechkit, H. Rivano, and L. Soulhac, “Leveraging the potential of WSN for an efficient correction of air pollution fine-grained simulations,” </w:t>
      </w:r>
      <w:r w:rsidRPr="00C8396F">
        <w:rPr>
          <w:rFonts w:cs="David"/>
          <w:i/>
          <w:iCs/>
          <w:noProof/>
          <w:sz w:val="20"/>
          <w:szCs w:val="20"/>
        </w:rPr>
        <w:t>Proc. - Int. Conf. Comput. Commun. Networks, ICCCN</w:t>
      </w:r>
      <w:r w:rsidRPr="00C8396F">
        <w:rPr>
          <w:rFonts w:cs="David"/>
          <w:noProof/>
          <w:sz w:val="20"/>
          <w:szCs w:val="20"/>
        </w:rPr>
        <w:t>, vol. 2018-July, 2018.</w:t>
      </w:r>
    </w:p>
    <w:p w14:paraId="00343F30"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33]</w:t>
      </w:r>
      <w:r w:rsidRPr="00C8396F">
        <w:rPr>
          <w:rFonts w:cs="David"/>
          <w:noProof/>
          <w:sz w:val="20"/>
          <w:szCs w:val="20"/>
        </w:rPr>
        <w:tab/>
        <w:t xml:space="preserve">J. D. Berman, L. Jin, M. L. Bell, and F. C. Curriero, “Developing a geostatistical simulation method to inform the quantity and placement of new monitors for a follow-up air sampling campaign,” </w:t>
      </w:r>
      <w:r w:rsidRPr="00C8396F">
        <w:rPr>
          <w:rFonts w:cs="David"/>
          <w:i/>
          <w:iCs/>
          <w:noProof/>
          <w:sz w:val="20"/>
          <w:szCs w:val="20"/>
        </w:rPr>
        <w:t>J. Expo. Sci. Environ. Epidemiol.</w:t>
      </w:r>
      <w:r w:rsidRPr="00C8396F">
        <w:rPr>
          <w:rFonts w:cs="David"/>
          <w:noProof/>
          <w:sz w:val="20"/>
          <w:szCs w:val="20"/>
        </w:rPr>
        <w:t>, vol. 29, no. 2, pp. 248–257, 2019.</w:t>
      </w:r>
    </w:p>
    <w:p w14:paraId="6F68C523"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34]</w:t>
      </w:r>
      <w:r w:rsidRPr="00C8396F">
        <w:rPr>
          <w:rFonts w:cs="David"/>
          <w:noProof/>
          <w:sz w:val="20"/>
          <w:szCs w:val="20"/>
        </w:rPr>
        <w:tab/>
        <w:t xml:space="preserve">R. Berkowicz, M. Winther, and M. Ketzel, “Traffic pollution modelling and emission data,” </w:t>
      </w:r>
      <w:r w:rsidRPr="00C8396F">
        <w:rPr>
          <w:rFonts w:cs="David"/>
          <w:i/>
          <w:iCs/>
          <w:noProof/>
          <w:sz w:val="20"/>
          <w:szCs w:val="20"/>
        </w:rPr>
        <w:t>Environ. Model. Softw.</w:t>
      </w:r>
      <w:r w:rsidRPr="00C8396F">
        <w:rPr>
          <w:rFonts w:cs="David"/>
          <w:noProof/>
          <w:sz w:val="20"/>
          <w:szCs w:val="20"/>
        </w:rPr>
        <w:t>, vol. 21, no. 4, pp. 454–460, 2006.</w:t>
      </w:r>
    </w:p>
    <w:p w14:paraId="215FD278"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35]</w:t>
      </w:r>
      <w:r w:rsidRPr="00C8396F">
        <w:rPr>
          <w:rFonts w:cs="David"/>
          <w:noProof/>
          <w:sz w:val="20"/>
          <w:szCs w:val="20"/>
        </w:rPr>
        <w:tab/>
        <w:t xml:space="preserve">C. C. Austin, B. Roberge, and N. Goyer, “Cross-sensitivities of electrochemical detectors used to monitor worker exposures to airborne contaminants: False positive responses in the absence of target analytes,” </w:t>
      </w:r>
      <w:r w:rsidRPr="00C8396F">
        <w:rPr>
          <w:rFonts w:cs="David"/>
          <w:i/>
          <w:iCs/>
          <w:noProof/>
          <w:sz w:val="20"/>
          <w:szCs w:val="20"/>
        </w:rPr>
        <w:t>J. Environ. Monit.</w:t>
      </w:r>
      <w:r w:rsidRPr="00C8396F">
        <w:rPr>
          <w:rFonts w:cs="David"/>
          <w:noProof/>
          <w:sz w:val="20"/>
          <w:szCs w:val="20"/>
        </w:rPr>
        <w:t>, vol. 8, no. 1, pp. 161–166, 2006.</w:t>
      </w:r>
    </w:p>
    <w:p w14:paraId="741A061B"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36]</w:t>
      </w:r>
      <w:r w:rsidRPr="00C8396F">
        <w:rPr>
          <w:rFonts w:cs="David"/>
          <w:noProof/>
          <w:sz w:val="20"/>
          <w:szCs w:val="20"/>
        </w:rPr>
        <w:tab/>
        <w:t xml:space="preserve">K. Chakrabarty, S. S. Iyengar, H. Qi, and E. Cho, “Grid coverage for surveillance and target location in distributed sensor networks,” </w:t>
      </w:r>
      <w:r w:rsidRPr="00C8396F">
        <w:rPr>
          <w:rFonts w:cs="David"/>
          <w:i/>
          <w:iCs/>
          <w:noProof/>
          <w:sz w:val="20"/>
          <w:szCs w:val="20"/>
        </w:rPr>
        <w:t>IEEE Trans. Comput.</w:t>
      </w:r>
      <w:r w:rsidRPr="00C8396F">
        <w:rPr>
          <w:rFonts w:cs="David"/>
          <w:noProof/>
          <w:sz w:val="20"/>
          <w:szCs w:val="20"/>
        </w:rPr>
        <w:t>, vol. 51, no. 12, pp. 1448–1453, 2002.</w:t>
      </w:r>
    </w:p>
    <w:p w14:paraId="256922B6"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37]</w:t>
      </w:r>
      <w:r w:rsidRPr="00C8396F">
        <w:rPr>
          <w:rFonts w:cs="David"/>
          <w:noProof/>
          <w:sz w:val="20"/>
          <w:szCs w:val="20"/>
        </w:rPr>
        <w:tab/>
        <w:t xml:space="preserve">I. K. Altinel, N. Aras, E. Güney, and C. Ersoy, “Binary integer programming formulation and heuristics for differentiated coverage in heterogeneous sensor networks,” </w:t>
      </w:r>
      <w:r w:rsidRPr="00C8396F">
        <w:rPr>
          <w:rFonts w:cs="David"/>
          <w:i/>
          <w:iCs/>
          <w:noProof/>
          <w:sz w:val="20"/>
          <w:szCs w:val="20"/>
        </w:rPr>
        <w:t>Comput. Networks</w:t>
      </w:r>
      <w:r w:rsidRPr="00C8396F">
        <w:rPr>
          <w:rFonts w:cs="David"/>
          <w:noProof/>
          <w:sz w:val="20"/>
          <w:szCs w:val="20"/>
        </w:rPr>
        <w:t>, vol. 52, no. 12, pp. 2419–2431, 2008.</w:t>
      </w:r>
    </w:p>
    <w:p w14:paraId="4D655EFB"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38]</w:t>
      </w:r>
      <w:r w:rsidRPr="00C8396F">
        <w:rPr>
          <w:rFonts w:cs="David"/>
          <w:noProof/>
          <w:sz w:val="20"/>
          <w:szCs w:val="20"/>
        </w:rPr>
        <w:tab/>
        <w:t xml:space="preserve">Y. Kuroki, G. S. Young, and S. E. Haupt, “UAV navigation by an expert system for contaminant mapping with a genetic algorithm,” </w:t>
      </w:r>
      <w:r w:rsidRPr="00C8396F">
        <w:rPr>
          <w:rFonts w:cs="David"/>
          <w:i/>
          <w:iCs/>
          <w:noProof/>
          <w:sz w:val="20"/>
          <w:szCs w:val="20"/>
        </w:rPr>
        <w:t>Expert Syst. Appl.</w:t>
      </w:r>
      <w:r w:rsidRPr="00C8396F">
        <w:rPr>
          <w:rFonts w:cs="David"/>
          <w:noProof/>
          <w:sz w:val="20"/>
          <w:szCs w:val="20"/>
        </w:rPr>
        <w:t>, vol. 37, no. 6, pp. 4687–4697, 2010.</w:t>
      </w:r>
    </w:p>
    <w:p w14:paraId="44F9AC3C"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39]</w:t>
      </w:r>
      <w:r w:rsidRPr="00C8396F">
        <w:rPr>
          <w:rFonts w:cs="David"/>
          <w:noProof/>
          <w:sz w:val="20"/>
          <w:szCs w:val="20"/>
        </w:rPr>
        <w:tab/>
        <w:t xml:space="preserve">A. Belkhiri, W. Bechkit, H. Rivano, and M. Koudil, “Context aware MWSN optimal redeployment strategies for air pollution timely monitoring,” </w:t>
      </w:r>
      <w:r w:rsidRPr="00C8396F">
        <w:rPr>
          <w:rFonts w:cs="David"/>
          <w:i/>
          <w:iCs/>
          <w:noProof/>
          <w:sz w:val="20"/>
          <w:szCs w:val="20"/>
        </w:rPr>
        <w:t>IEEE Int. Conf. Commun.</w:t>
      </w:r>
      <w:r w:rsidRPr="00C8396F">
        <w:rPr>
          <w:rFonts w:cs="David"/>
          <w:noProof/>
          <w:sz w:val="20"/>
          <w:szCs w:val="20"/>
        </w:rPr>
        <w:t>, vol. 2018-May, 2018.</w:t>
      </w:r>
    </w:p>
    <w:p w14:paraId="39514699"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40]</w:t>
      </w:r>
      <w:r w:rsidRPr="00C8396F">
        <w:rPr>
          <w:rFonts w:cs="David"/>
          <w:noProof/>
          <w:sz w:val="20"/>
          <w:szCs w:val="20"/>
        </w:rPr>
        <w:tab/>
        <w:t xml:space="preserve">H. Kellerer, U. Pferschy, and D. Pisinger, </w:t>
      </w:r>
      <w:r w:rsidRPr="00C8396F">
        <w:rPr>
          <w:rFonts w:cs="David"/>
          <w:i/>
          <w:iCs/>
          <w:noProof/>
          <w:sz w:val="20"/>
          <w:szCs w:val="20"/>
        </w:rPr>
        <w:t>Knapsack Problems</w:t>
      </w:r>
      <w:r w:rsidRPr="00C8396F">
        <w:rPr>
          <w:rFonts w:cs="David"/>
          <w:noProof/>
          <w:sz w:val="20"/>
          <w:szCs w:val="20"/>
        </w:rPr>
        <w:t>. Springer, 2004.</w:t>
      </w:r>
    </w:p>
    <w:p w14:paraId="7E0E3C63"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41]</w:t>
      </w:r>
      <w:r w:rsidRPr="00C8396F">
        <w:rPr>
          <w:rFonts w:cs="David"/>
          <w:noProof/>
          <w:sz w:val="20"/>
          <w:szCs w:val="20"/>
        </w:rPr>
        <w:tab/>
        <w:t xml:space="preserve">R. M. Karp, “Reducibility among combinatorial problems,” in </w:t>
      </w:r>
      <w:r w:rsidRPr="00C8396F">
        <w:rPr>
          <w:rFonts w:cs="David"/>
          <w:i/>
          <w:iCs/>
          <w:noProof/>
          <w:sz w:val="20"/>
          <w:szCs w:val="20"/>
        </w:rPr>
        <w:t>Complexity of computer computations</w:t>
      </w:r>
      <w:r w:rsidRPr="00C8396F">
        <w:rPr>
          <w:rFonts w:cs="David"/>
          <w:noProof/>
          <w:sz w:val="20"/>
          <w:szCs w:val="20"/>
        </w:rPr>
        <w:t>, Springer, 1972, pp. 85–103.</w:t>
      </w:r>
    </w:p>
    <w:p w14:paraId="032F95E2"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42]</w:t>
      </w:r>
      <w:r w:rsidRPr="00C8396F">
        <w:rPr>
          <w:rFonts w:cs="David"/>
          <w:noProof/>
          <w:sz w:val="20"/>
          <w:szCs w:val="20"/>
        </w:rPr>
        <w:tab/>
        <w:t xml:space="preserve">A. E. Eiben and J. E. Smith, </w:t>
      </w:r>
      <w:r w:rsidRPr="00C8396F">
        <w:rPr>
          <w:rFonts w:cs="David"/>
          <w:i/>
          <w:iCs/>
          <w:noProof/>
          <w:sz w:val="20"/>
          <w:szCs w:val="20"/>
        </w:rPr>
        <w:t>Introduction to evolutionary computing</w:t>
      </w:r>
      <w:r w:rsidRPr="00C8396F">
        <w:rPr>
          <w:rFonts w:cs="David"/>
          <w:noProof/>
          <w:sz w:val="20"/>
          <w:szCs w:val="20"/>
        </w:rPr>
        <w:t>, 2nd Editio., vol. 53. Springer, 2007.</w:t>
      </w:r>
    </w:p>
    <w:p w14:paraId="5395B294"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43]</w:t>
      </w:r>
      <w:r w:rsidRPr="00C8396F">
        <w:rPr>
          <w:rFonts w:cs="David"/>
          <w:noProof/>
          <w:sz w:val="20"/>
          <w:szCs w:val="20"/>
        </w:rPr>
        <w:tab/>
        <w:t xml:space="preserve">G. O. Concepts, </w:t>
      </w:r>
      <w:r w:rsidRPr="00C8396F">
        <w:rPr>
          <w:rFonts w:cs="David"/>
          <w:i/>
          <w:iCs/>
          <w:noProof/>
          <w:sz w:val="20"/>
          <w:szCs w:val="20"/>
        </w:rPr>
        <w:t>Introduction to Optimum Design, Chapter 16 -Global Optimization Concepts and Methods</w:t>
      </w:r>
      <w:r w:rsidRPr="00C8396F">
        <w:rPr>
          <w:rFonts w:cs="David"/>
          <w:noProof/>
          <w:sz w:val="20"/>
          <w:szCs w:val="20"/>
        </w:rPr>
        <w:t>, Fourth Edi. Elsevier Inc., 2017.</w:t>
      </w:r>
    </w:p>
    <w:p w14:paraId="30F0A971"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44]</w:t>
      </w:r>
      <w:r w:rsidRPr="00C8396F">
        <w:rPr>
          <w:rFonts w:cs="David"/>
          <w:noProof/>
          <w:sz w:val="20"/>
          <w:szCs w:val="20"/>
        </w:rPr>
        <w:tab/>
        <w:t xml:space="preserve">R. Ramadan, H. El-Rewini, and K. Abdelghany, “Optimal and approximate approaches for deployment of heterogeneous sensing devices,” </w:t>
      </w:r>
      <w:r w:rsidRPr="00C8396F">
        <w:rPr>
          <w:rFonts w:cs="David"/>
          <w:i/>
          <w:iCs/>
          <w:noProof/>
          <w:sz w:val="20"/>
          <w:szCs w:val="20"/>
        </w:rPr>
        <w:t>Eurasip J. Wirel. Commun. Netw.</w:t>
      </w:r>
      <w:r w:rsidRPr="00C8396F">
        <w:rPr>
          <w:rFonts w:cs="David"/>
          <w:noProof/>
          <w:sz w:val="20"/>
          <w:szCs w:val="20"/>
        </w:rPr>
        <w:t>, vol. 2007, 2007.</w:t>
      </w:r>
    </w:p>
    <w:p w14:paraId="1BA11E15"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45]</w:t>
      </w:r>
      <w:r w:rsidRPr="00C8396F">
        <w:rPr>
          <w:rFonts w:cs="David"/>
          <w:noProof/>
          <w:sz w:val="20"/>
          <w:szCs w:val="20"/>
        </w:rPr>
        <w:tab/>
        <w:t xml:space="preserve">A. Berchet </w:t>
      </w:r>
      <w:r w:rsidRPr="00C8396F">
        <w:rPr>
          <w:rFonts w:cs="David"/>
          <w:i/>
          <w:iCs/>
          <w:noProof/>
          <w:sz w:val="20"/>
          <w:szCs w:val="20"/>
        </w:rPr>
        <w:t>et al.</w:t>
      </w:r>
      <w:r w:rsidRPr="00C8396F">
        <w:rPr>
          <w:rFonts w:cs="David"/>
          <w:noProof/>
          <w:sz w:val="20"/>
          <w:szCs w:val="20"/>
        </w:rPr>
        <w:t xml:space="preserve">, “A cost-effective method for simulating city-wide air flow and pollutant dispersion at building resolving scale,” </w:t>
      </w:r>
      <w:r w:rsidRPr="00C8396F">
        <w:rPr>
          <w:rFonts w:cs="David"/>
          <w:i/>
          <w:iCs/>
          <w:noProof/>
          <w:sz w:val="20"/>
          <w:szCs w:val="20"/>
        </w:rPr>
        <w:t>Atmos. Environ.</w:t>
      </w:r>
      <w:r w:rsidRPr="00C8396F">
        <w:rPr>
          <w:rFonts w:cs="David"/>
          <w:noProof/>
          <w:sz w:val="20"/>
          <w:szCs w:val="20"/>
        </w:rPr>
        <w:t>, vol. 158, pp. 181–196, 2017.</w:t>
      </w:r>
    </w:p>
    <w:p w14:paraId="0F0BD0CB"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46]</w:t>
      </w:r>
      <w:r w:rsidRPr="00C8396F">
        <w:rPr>
          <w:rFonts w:cs="David"/>
          <w:noProof/>
          <w:sz w:val="20"/>
          <w:szCs w:val="20"/>
        </w:rPr>
        <w:tab/>
        <w:t>A. Berchet, K. Zink, D. Oettl, J. Brunner, L. Emmenegger, and D. Brunner, “simulations over the city of Zürich , Switzerland,” vol. 2, no. 2, pp. 3441–3459, 2017.</w:t>
      </w:r>
    </w:p>
    <w:p w14:paraId="5355A1F5"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47]</w:t>
      </w:r>
      <w:r w:rsidRPr="00C8396F">
        <w:rPr>
          <w:rFonts w:cs="David"/>
          <w:noProof/>
          <w:sz w:val="20"/>
          <w:szCs w:val="20"/>
        </w:rPr>
        <w:tab/>
        <w:t>D. B. Turner, “Workbook of Atmospheric Dispersion Estimates; 2nd ed;” 1994.</w:t>
      </w:r>
    </w:p>
    <w:p w14:paraId="17332646"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48]</w:t>
      </w:r>
      <w:r w:rsidRPr="00C8396F">
        <w:rPr>
          <w:rFonts w:cs="David"/>
          <w:noProof/>
          <w:sz w:val="20"/>
          <w:szCs w:val="20"/>
        </w:rPr>
        <w:tab/>
        <w:t xml:space="preserve">F. Pasquill, “The estimation of the dispersion of windborne material,” </w:t>
      </w:r>
      <w:r w:rsidRPr="00C8396F">
        <w:rPr>
          <w:rFonts w:cs="David"/>
          <w:i/>
          <w:iCs/>
          <w:noProof/>
          <w:sz w:val="20"/>
          <w:szCs w:val="20"/>
        </w:rPr>
        <w:t>Met. Mag.</w:t>
      </w:r>
      <w:r w:rsidRPr="00C8396F">
        <w:rPr>
          <w:rFonts w:cs="David"/>
          <w:noProof/>
          <w:sz w:val="20"/>
          <w:szCs w:val="20"/>
        </w:rPr>
        <w:t>, vol. 90, no. 1161, pp. 33–49, 1961.</w:t>
      </w:r>
    </w:p>
    <w:p w14:paraId="204FFEFC"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49]</w:t>
      </w:r>
      <w:r w:rsidRPr="00C8396F">
        <w:rPr>
          <w:rFonts w:cs="David"/>
          <w:noProof/>
          <w:sz w:val="20"/>
          <w:szCs w:val="20"/>
        </w:rPr>
        <w:tab/>
        <w:t xml:space="preserve">C. D. Ahrens and R. Henson, </w:t>
      </w:r>
      <w:r w:rsidRPr="00C8396F">
        <w:rPr>
          <w:rFonts w:cs="David"/>
          <w:i/>
          <w:iCs/>
          <w:noProof/>
          <w:sz w:val="20"/>
          <w:szCs w:val="20"/>
        </w:rPr>
        <w:t>Meteorology Today: An Introduction to Weather, Climate, and the Environment</w:t>
      </w:r>
      <w:r w:rsidRPr="00C8396F">
        <w:rPr>
          <w:rFonts w:cs="David"/>
          <w:noProof/>
          <w:sz w:val="20"/>
          <w:szCs w:val="20"/>
        </w:rPr>
        <w:t>, 12th ed. Cengage Learning, Inc, 2017.</w:t>
      </w:r>
    </w:p>
    <w:p w14:paraId="37F5BBD3"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50]</w:t>
      </w:r>
      <w:r w:rsidRPr="00C8396F">
        <w:rPr>
          <w:rFonts w:cs="David"/>
          <w:noProof/>
          <w:sz w:val="20"/>
          <w:szCs w:val="20"/>
        </w:rPr>
        <w:tab/>
        <w:t xml:space="preserve">D. B. Turner, “A diffusion model for an urban area,” </w:t>
      </w:r>
      <w:r w:rsidRPr="00C8396F">
        <w:rPr>
          <w:rFonts w:cs="David"/>
          <w:i/>
          <w:iCs/>
          <w:noProof/>
          <w:sz w:val="20"/>
          <w:szCs w:val="20"/>
        </w:rPr>
        <w:t>J. Appl. Meteorol.</w:t>
      </w:r>
      <w:r w:rsidRPr="00C8396F">
        <w:rPr>
          <w:rFonts w:cs="David"/>
          <w:noProof/>
          <w:sz w:val="20"/>
          <w:szCs w:val="20"/>
        </w:rPr>
        <w:t>, vol. 3, no. 1, pp. 83–91, 1964.</w:t>
      </w:r>
    </w:p>
    <w:p w14:paraId="693362EB"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51]</w:t>
      </w:r>
      <w:r w:rsidRPr="00C8396F">
        <w:rPr>
          <w:rFonts w:cs="David"/>
          <w:noProof/>
          <w:sz w:val="20"/>
          <w:szCs w:val="20"/>
        </w:rPr>
        <w:tab/>
        <w:t xml:space="preserve">USEPA- United States Environmental Protection Agency, “Meteorological Monitoring Guidance for Regulatory Modeling Applications,” </w:t>
      </w:r>
      <w:r w:rsidRPr="00C8396F">
        <w:rPr>
          <w:rFonts w:cs="David"/>
          <w:i/>
          <w:iCs/>
          <w:noProof/>
          <w:sz w:val="20"/>
          <w:szCs w:val="20"/>
        </w:rPr>
        <w:t>Epa-454/R-99-005</w:t>
      </w:r>
      <w:r w:rsidRPr="00C8396F">
        <w:rPr>
          <w:rFonts w:cs="David"/>
          <w:noProof/>
          <w:sz w:val="20"/>
          <w:szCs w:val="20"/>
        </w:rPr>
        <w:t>, p. 171, 2000.</w:t>
      </w:r>
    </w:p>
    <w:p w14:paraId="7366C655"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52]</w:t>
      </w:r>
      <w:r w:rsidRPr="00C8396F">
        <w:rPr>
          <w:rFonts w:cs="David"/>
          <w:noProof/>
          <w:sz w:val="20"/>
          <w:szCs w:val="20"/>
        </w:rPr>
        <w:tab/>
        <w:t>D. Hadka, “Beginner ’ s Guide to the MOEA Framework,” p. 214, 2017.</w:t>
      </w:r>
    </w:p>
    <w:p w14:paraId="48D39979"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53]</w:t>
      </w:r>
      <w:r w:rsidRPr="00C8396F">
        <w:rPr>
          <w:rFonts w:cs="David"/>
          <w:noProof/>
          <w:sz w:val="20"/>
          <w:szCs w:val="20"/>
        </w:rPr>
        <w:tab/>
        <w:t>D. Hadka, “Borg</w:t>
      </w:r>
      <w:r w:rsidRPr="00C8396F">
        <w:rPr>
          <w:rFonts w:ascii="Arial" w:hAnsi="Arial" w:cs="Arial"/>
          <w:noProof/>
          <w:sz w:val="20"/>
          <w:szCs w:val="20"/>
        </w:rPr>
        <w:t> </w:t>
      </w:r>
      <w:r w:rsidRPr="00C8396F">
        <w:rPr>
          <w:rFonts w:cs="David"/>
          <w:noProof/>
          <w:sz w:val="20"/>
          <w:szCs w:val="20"/>
        </w:rPr>
        <w:t>: An Auto-Adaptive Many-Objective Evolutionary Computing Framework,” vol. 21, no. 2, pp. 231–259, 2013.</w:t>
      </w:r>
    </w:p>
    <w:p w14:paraId="78B394B0" w14:textId="77777777" w:rsidR="00EC0326" w:rsidRPr="00C8396F" w:rsidRDefault="00EC0326" w:rsidP="00C8396F">
      <w:pPr>
        <w:widowControl w:val="0"/>
        <w:autoSpaceDE w:val="0"/>
        <w:autoSpaceDN w:val="0"/>
        <w:adjustRightInd w:val="0"/>
        <w:spacing w:line="276" w:lineRule="auto"/>
        <w:ind w:left="640" w:hanging="640"/>
        <w:rPr>
          <w:rFonts w:cs="David"/>
          <w:noProof/>
          <w:sz w:val="20"/>
          <w:szCs w:val="20"/>
        </w:rPr>
      </w:pPr>
      <w:r w:rsidRPr="00C8396F">
        <w:rPr>
          <w:rFonts w:cs="David"/>
          <w:noProof/>
          <w:sz w:val="20"/>
          <w:szCs w:val="20"/>
        </w:rPr>
        <w:t>[54]</w:t>
      </w:r>
      <w:r w:rsidRPr="00C8396F">
        <w:rPr>
          <w:rFonts w:cs="David"/>
          <w:noProof/>
          <w:sz w:val="20"/>
          <w:szCs w:val="20"/>
        </w:rPr>
        <w:tab/>
        <w:t xml:space="preserve">E. K. Burke </w:t>
      </w:r>
      <w:r w:rsidRPr="00C8396F">
        <w:rPr>
          <w:rFonts w:cs="David"/>
          <w:i/>
          <w:iCs/>
          <w:noProof/>
          <w:sz w:val="20"/>
          <w:szCs w:val="20"/>
        </w:rPr>
        <w:t>et al.</w:t>
      </w:r>
      <w:r w:rsidRPr="00C8396F">
        <w:rPr>
          <w:rFonts w:cs="David"/>
          <w:noProof/>
          <w:sz w:val="20"/>
          <w:szCs w:val="20"/>
        </w:rPr>
        <w:t xml:space="preserve">, “Hyper-heuristics: A survey of the state of the art,” </w:t>
      </w:r>
      <w:r w:rsidRPr="00C8396F">
        <w:rPr>
          <w:rFonts w:cs="David"/>
          <w:i/>
          <w:iCs/>
          <w:noProof/>
          <w:sz w:val="20"/>
          <w:szCs w:val="20"/>
        </w:rPr>
        <w:t>J. Oper. Res. Soc.</w:t>
      </w:r>
      <w:r w:rsidRPr="00C8396F">
        <w:rPr>
          <w:rFonts w:cs="David"/>
          <w:noProof/>
          <w:sz w:val="20"/>
          <w:szCs w:val="20"/>
        </w:rPr>
        <w:t>, vol. 64, no. 12, pp. 1695–1724, 2013.</w:t>
      </w:r>
    </w:p>
    <w:p w14:paraId="7E831B99" w14:textId="14DC0CAB" w:rsidR="008901CA" w:rsidRPr="00C8396F" w:rsidRDefault="008901CA" w:rsidP="00C8396F">
      <w:pPr>
        <w:widowControl w:val="0"/>
        <w:autoSpaceDE w:val="0"/>
        <w:autoSpaceDN w:val="0"/>
        <w:adjustRightInd w:val="0"/>
        <w:spacing w:line="276" w:lineRule="auto"/>
        <w:ind w:left="640" w:hanging="640"/>
        <w:rPr>
          <w:rFonts w:cs="David"/>
          <w:color w:val="000000" w:themeColor="text1"/>
          <w:sz w:val="20"/>
          <w:szCs w:val="20"/>
        </w:rPr>
      </w:pPr>
      <w:r w:rsidRPr="00C8396F">
        <w:rPr>
          <w:rFonts w:cs="David" w:hint="cs"/>
          <w:color w:val="000000" w:themeColor="text1"/>
          <w:sz w:val="20"/>
          <w:szCs w:val="20"/>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1A5F6785" w:rsidR="0069712C" w:rsidRPr="00A10451" w:rsidRDefault="002C4083" w:rsidP="002C4083">
      <w:pPr>
        <w:pStyle w:val="Heading1"/>
      </w:pPr>
      <w:r>
        <w:t>Appendix</w:t>
      </w:r>
    </w:p>
    <w:p w14:paraId="3B3EABE0" w14:textId="673FF416"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0AD5F0B2"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4C7FA438" w:rsidR="0069712C" w:rsidRPr="00A10451" w:rsidRDefault="002C4083" w:rsidP="0069712C">
      <w:pPr>
        <w:widowControl w:val="0"/>
        <w:autoSpaceDE w:val="0"/>
        <w:autoSpaceDN w:val="0"/>
        <w:adjustRightInd w:val="0"/>
        <w:rPr>
          <w:rFonts w:cs="David"/>
          <w:color w:val="000000" w:themeColor="text1"/>
        </w:rPr>
      </w:pPr>
      <w:r>
        <w:rPr>
          <w:rFonts w:cs="David"/>
          <w:noProof/>
          <w:color w:val="000000" w:themeColor="text1"/>
        </w:rPr>
        <w:drawing>
          <wp:anchor distT="0" distB="0" distL="114300" distR="114300" simplePos="0" relativeHeight="251666432" behindDoc="0" locked="0" layoutInCell="1" allowOverlap="1" wp14:anchorId="4D068096" wp14:editId="513611CC">
            <wp:simplePos x="0" y="0"/>
            <wp:positionH relativeFrom="column">
              <wp:posOffset>-312420</wp:posOffset>
            </wp:positionH>
            <wp:positionV relativeFrom="paragraph">
              <wp:posOffset>374650</wp:posOffset>
            </wp:positionV>
            <wp:extent cx="7730490" cy="4857115"/>
            <wp:effectExtent l="1587" t="0" r="5398" b="5397"/>
            <wp:wrapSquare wrapText="bothSides"/>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ED_matrices_of_chosen_solutions.png"/>
                    <pic:cNvPicPr/>
                  </pic:nvPicPr>
                  <pic:blipFill rotWithShape="1">
                    <a:blip r:embed="rId19" cstate="print">
                      <a:extLst>
                        <a:ext uri="{28A0092B-C50C-407E-A947-70E740481C1C}">
                          <a14:useLocalDpi xmlns:a14="http://schemas.microsoft.com/office/drawing/2010/main" val="0"/>
                        </a:ext>
                      </a:extLst>
                    </a:blip>
                    <a:srcRect l="8964" r="7910"/>
                    <a:stretch/>
                  </pic:blipFill>
                  <pic:spPr bwMode="auto">
                    <a:xfrm rot="16200000">
                      <a:off x="0" y="0"/>
                      <a:ext cx="7730490" cy="48571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69712C" w:rsidRPr="00A10451" w:rsidSect="004F2A45">
      <w:headerReference w:type="default" r:id="rId20"/>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Barak Fishbain" w:date="2019-06-02T13:18:00Z" w:initials="BF">
    <w:p w14:paraId="0ED2F9BE" w14:textId="3FAAEB0C" w:rsidR="00ED598A" w:rsidRDefault="00ED598A">
      <w:pPr>
        <w:pStyle w:val="CommentText"/>
      </w:pPr>
      <w:r>
        <w:rPr>
          <w:rStyle w:val="CommentReference"/>
        </w:rPr>
        <w:annotationRef/>
      </w:r>
      <w:r w:rsidRPr="001C09EB">
        <w:rPr>
          <w:highlight w:val="yellow"/>
        </w:rPr>
        <w:t>You should address the suitability question as well. Especially when we consider heterogenous network. But even if you chose to disregard heterogeneity the suitability is a factor.</w:t>
      </w:r>
      <w:r>
        <w:t xml:space="preserve"> </w:t>
      </w:r>
    </w:p>
  </w:comment>
  <w:comment w:id="19" w:author="Idit Balachsan" w:date="2019-06-17T12:24:00Z" w:initials="IB">
    <w:p w14:paraId="313602EC" w14:textId="2057D56F" w:rsidR="00ED598A" w:rsidRDefault="00ED598A">
      <w:pPr>
        <w:pStyle w:val="CommentText"/>
      </w:pPr>
      <w:r>
        <w:rPr>
          <w:rStyle w:val="CommentReference"/>
        </w:rPr>
        <w:annotationRef/>
      </w:r>
      <w:r>
        <w:t>By suitability you mean – “is the sensor suitable for the optional location?”? meaning – address the land use? I think Uri’s work had to have something like that because it did not consider the pollution concentrations…</w:t>
      </w:r>
    </w:p>
  </w:comment>
  <w:comment w:id="22" w:author="Idit Balachsan" w:date="2019-06-18T15:04:00Z" w:initials="IB">
    <w:p w14:paraId="39F89704" w14:textId="77777777" w:rsidR="00ED598A" w:rsidRDefault="00ED598A" w:rsidP="006013AB">
      <w:pPr>
        <w:bidi/>
        <w:rPr>
          <w:rtl/>
        </w:rPr>
      </w:pPr>
      <w:r>
        <w:rPr>
          <w:rStyle w:val="CommentReference"/>
        </w:rPr>
        <w:annotationRef/>
      </w:r>
      <w:r>
        <w:rPr>
          <w:rFonts w:hint="cs"/>
          <w:rtl/>
        </w:rPr>
        <w:t xml:space="preserve">בהנחה שאין אינטראקציה - אפשר לפתור את זה כבעיות נפרדות </w:t>
      </w:r>
      <w:r>
        <w:rPr>
          <w:rtl/>
        </w:rPr>
        <w:t>–</w:t>
      </w:r>
      <w:r>
        <w:rPr>
          <w:rFonts w:hint="cs"/>
          <w:rtl/>
        </w:rPr>
        <w:t xml:space="preserve"> עבור מקורות שפולטים X ועבור מקורות שפולטים Y (חלקם פולטים את שניהם). ואז יש לי שני סטים שונים של </w:t>
      </w:r>
      <w:r>
        <w:t>PED</w:t>
      </w:r>
      <w:r>
        <w:rPr>
          <w:rFonts w:hint="cs"/>
          <w:rtl/>
        </w:rPr>
        <w:t xml:space="preserve"> ואני ממקסמת סכום </w:t>
      </w:r>
      <w:r>
        <w:t>PED</w:t>
      </w:r>
      <w:r>
        <w:rPr>
          <w:rFonts w:hint="cs"/>
          <w:rtl/>
        </w:rPr>
        <w:t xml:space="preserve"> יחד עם </w:t>
      </w:r>
      <w:proofErr w:type="spellStart"/>
      <w:r>
        <w:rPr>
          <w:rFonts w:hint="cs"/>
          <w:rtl/>
        </w:rPr>
        <w:t>ממנממת</w:t>
      </w:r>
      <w:proofErr w:type="spellEnd"/>
      <w:r>
        <w:rPr>
          <w:rFonts w:hint="cs"/>
          <w:rtl/>
        </w:rPr>
        <w:t xml:space="preserve"> מספר חיישנים של </w:t>
      </w:r>
      <w:proofErr w:type="spellStart"/>
      <w:r>
        <w:t>x+y</w:t>
      </w:r>
      <w:proofErr w:type="spellEnd"/>
      <w:r>
        <w:rPr>
          <w:rFonts w:hint="cs"/>
          <w:rtl/>
        </w:rPr>
        <w:t xml:space="preserve">.  </w:t>
      </w:r>
    </w:p>
    <w:p w14:paraId="10C64F0B" w14:textId="52A07C41" w:rsidR="00ED598A" w:rsidRPr="001575A0" w:rsidRDefault="00ED598A" w:rsidP="006013AB">
      <w:pPr>
        <w:bidi/>
        <w:rPr>
          <w:rtl/>
        </w:rPr>
      </w:pPr>
      <w:r>
        <w:rPr>
          <w:rFonts w:hint="cs"/>
          <w:rtl/>
        </w:rPr>
        <w:t xml:space="preserve">אם קיימת אינטראקציה, אני יכולה להניח שיש לי רק סוג אחד של חיישן (מצב א) או כמה חיישנים ולהם תכונות שונות של רגישות וקרוס-רגישות (מצב ב). במצב א, אני משתמשת רק בסוג אחד של חיישן ובידע שלי על קרוס-רגישות של החיישן בשביל להסיק על מפות </w:t>
      </w:r>
      <w:r>
        <w:t>PED</w:t>
      </w:r>
      <w:r>
        <w:rPr>
          <w:rFonts w:hint="cs"/>
          <w:rtl/>
        </w:rPr>
        <w:t xml:space="preserve"> שונות לכל סוג של מזהם (החיישן שלי מודד מצוין </w:t>
      </w:r>
      <w:r>
        <w:t>NO2</w:t>
      </w:r>
      <w:r>
        <w:rPr>
          <w:rFonts w:hint="cs"/>
          <w:rtl/>
        </w:rPr>
        <w:t xml:space="preserve"> ומדד 10 </w:t>
      </w:r>
      <w:r>
        <w:t>ppm</w:t>
      </w:r>
      <w:r>
        <w:rPr>
          <w:rFonts w:hint="cs"/>
          <w:rtl/>
        </w:rPr>
        <w:t xml:space="preserve">, אני מסיקה לפי קרוס-רגישות של מינוס 20 אחוז על אוזון, שיש שם 8 </w:t>
      </w:r>
      <w:r>
        <w:t>ppm</w:t>
      </w:r>
      <w:r>
        <w:rPr>
          <w:rFonts w:hint="cs"/>
          <w:rtl/>
        </w:rPr>
        <w:t xml:space="preserve"> אוזון). בגלל שהקרוס-רגישות היא קשר לינארי קבוע, אין צורך להתחשב בזה באופטימיזציה. במצב ב, אני אולי צריכה לבנות כבר פונקציית מטרה מורכבת יותר שתכלול </w:t>
      </w:r>
      <w:proofErr w:type="spellStart"/>
      <w:r>
        <w:rPr>
          <w:rFonts w:hint="cs"/>
          <w:rtl/>
        </w:rPr>
        <w:t>שיקלול</w:t>
      </w:r>
      <w:proofErr w:type="spellEnd"/>
      <w:r>
        <w:rPr>
          <w:rFonts w:hint="cs"/>
          <w:rtl/>
        </w:rPr>
        <w:t xml:space="preserve"> כלשהו של החיישנים למשל להגדיר </w:t>
      </w:r>
      <w:r>
        <w:t>cost</w:t>
      </w:r>
      <w:r>
        <w:rPr>
          <w:rFonts w:hint="cs"/>
          <w:rtl/>
        </w:rPr>
        <w:t xml:space="preserve"> שמבוסס על תכונות החיישנים ולנסות </w:t>
      </w:r>
      <w:proofErr w:type="spellStart"/>
      <w:r>
        <w:rPr>
          <w:rFonts w:hint="cs"/>
          <w:rtl/>
        </w:rPr>
        <w:t>למנמם</w:t>
      </w:r>
      <w:proofErr w:type="spellEnd"/>
      <w:r>
        <w:rPr>
          <w:rFonts w:hint="cs"/>
          <w:rtl/>
        </w:rPr>
        <w:t xml:space="preserve"> אותו.</w:t>
      </w:r>
      <w:r>
        <w:t xml:space="preserve"> </w:t>
      </w:r>
      <w:r>
        <w:rPr>
          <w:rFonts w:hint="cs"/>
          <w:rtl/>
        </w:rPr>
        <w:t xml:space="preserve"> </w:t>
      </w:r>
    </w:p>
    <w:p w14:paraId="37BF1BA2" w14:textId="3993EC9F" w:rsidR="00ED598A" w:rsidRDefault="00ED598A">
      <w:pPr>
        <w:pStyle w:val="CommentText"/>
      </w:pPr>
    </w:p>
  </w:comment>
  <w:comment w:id="30" w:author="Idit Balachsan" w:date="2019-06-17T12:45:00Z" w:initials="IB">
    <w:p w14:paraId="5BA26270" w14:textId="4CD902FE" w:rsidR="00ED598A" w:rsidRDefault="00ED598A">
      <w:pPr>
        <w:pStyle w:val="CommentText"/>
      </w:pPr>
      <w:r>
        <w:rPr>
          <w:rStyle w:val="CommentReference"/>
        </w:rPr>
        <w:annotationRef/>
      </w:r>
      <w:r>
        <w:rPr>
          <w:rFonts w:cs="David"/>
        </w:rPr>
        <w:t xml:space="preserve">Possibly add – “The </w:t>
      </w:r>
      <w:r w:rsidRPr="0068082B">
        <w:rPr>
          <w:rFonts w:cs="David"/>
        </w:rPr>
        <w:t xml:space="preserve">validity of </w:t>
      </w:r>
      <w:r>
        <w:rPr>
          <w:rFonts w:cs="David"/>
        </w:rPr>
        <w:t>a</w:t>
      </w:r>
      <w:r w:rsidRPr="0068082B">
        <w:rPr>
          <w:rFonts w:cs="David"/>
        </w:rPr>
        <w:t xml:space="preserve"> solution </w:t>
      </w:r>
      <w:r>
        <w:rPr>
          <w:rFonts w:cs="David"/>
        </w:rPr>
        <w:t xml:space="preserve">for a NP-complete problem, however, </w:t>
      </w:r>
      <w:r w:rsidRPr="0068082B">
        <w:rPr>
          <w:rFonts w:cs="David"/>
        </w:rPr>
        <w:t>can be tested in polynomial time</w:t>
      </w:r>
      <w:r>
        <w:rPr>
          <w:rFonts w:cs="David"/>
        </w:rPr>
        <w:t xml:space="preserve">.” </w:t>
      </w:r>
    </w:p>
  </w:comment>
  <w:comment w:id="31" w:author="Idit Balachsan" w:date="2019-06-11T11:20:00Z" w:initials="IB">
    <w:p w14:paraId="57134D44" w14:textId="10DF929B" w:rsidR="00ED598A" w:rsidRDefault="00ED598A" w:rsidP="00D901C9">
      <w:pPr>
        <w:pStyle w:val="CommentText"/>
      </w:pPr>
      <w:r>
        <w:rPr>
          <w:rStyle w:val="CommentReference"/>
        </w:rPr>
        <w:annotationRef/>
      </w:r>
      <w:r>
        <w:t>Check it, I remember 2007 and not 2003</w:t>
      </w:r>
    </w:p>
  </w:comment>
  <w:comment w:id="32" w:author="Idit Balachsan" w:date="2019-06-11T16:18:00Z" w:initials="IB">
    <w:p w14:paraId="3DC49613" w14:textId="749D4694" w:rsidR="00ED598A" w:rsidRDefault="00ED598A">
      <w:pPr>
        <w:pStyle w:val="CommentText"/>
      </w:pPr>
      <w:r>
        <w:rPr>
          <w:rStyle w:val="CommentReference"/>
        </w:rPr>
        <w:annotationRef/>
      </w:r>
      <w:proofErr w:type="gramStart"/>
      <w:r w:rsidRPr="00641EB2">
        <w:rPr>
          <w:rFonts w:ascii="Calibri" w:hAnsi="Calibri" w:cs="Calibri"/>
        </w:rPr>
        <w:t>﻿</w:t>
      </w:r>
      <w:r w:rsidRPr="00641EB2">
        <w:t>(</w:t>
      </w:r>
      <w:proofErr w:type="gramEnd"/>
      <w:r w:rsidRPr="00641EB2">
        <w:t>Holland, 1975)</w:t>
      </w:r>
    </w:p>
  </w:comment>
  <w:comment w:id="39" w:author="Barak Fishbain" w:date="2019-06-02T13:53:00Z" w:initials="BF">
    <w:p w14:paraId="3DE0A5B8" w14:textId="539FA896" w:rsidR="00ED598A" w:rsidRDefault="00ED598A">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40" w:author="Idit Balachsan" w:date="2019-06-05T10:44:00Z" w:initials="IB">
    <w:p w14:paraId="36AD7786" w14:textId="021B90C3" w:rsidR="00ED598A" w:rsidRDefault="00ED598A">
      <w:pPr>
        <w:pStyle w:val="CommentText"/>
      </w:pPr>
      <w:r>
        <w:rPr>
          <w:rStyle w:val="CommentReference"/>
        </w:rPr>
        <w:annotationRef/>
      </w:r>
      <w:r>
        <w:t xml:space="preserve">There is a problem to do so. Maybe just the general formulation but I think it should stay close to the specific formulation. </w:t>
      </w:r>
    </w:p>
  </w:comment>
  <w:comment w:id="75" w:author="Idit Balachsan" w:date="2019-06-11T17:10:00Z" w:initials="IB">
    <w:p w14:paraId="5FB5C0AA" w14:textId="37210388" w:rsidR="00ED598A" w:rsidRDefault="00ED598A">
      <w:pPr>
        <w:pStyle w:val="CommentText"/>
      </w:pPr>
      <w:r>
        <w:rPr>
          <w:rStyle w:val="CommentReference"/>
        </w:rPr>
        <w:annotationRef/>
      </w:r>
      <w:bookmarkStart w:id="76" w:name="OLE_LINK36"/>
      <w:bookmarkStart w:id="77" w:name="OLE_LINK37"/>
      <w:r>
        <w:t xml:space="preserve">The Borg MOEA </w:t>
      </w:r>
      <w:bookmarkStart w:id="78" w:name="OLE_LINK48"/>
      <w:bookmarkStart w:id="79" w:name="OLE_LINK49"/>
      <w:r>
        <w:t>initiates search by starting with a uniform random generation of its initial population of candidate solutions</w:t>
      </w:r>
      <w:bookmarkEnd w:id="76"/>
      <w:bookmarkEnd w:id="77"/>
      <w:r>
        <w:t xml:space="preserve">. </w:t>
      </w:r>
      <w:bookmarkEnd w:id="78"/>
      <w:bookmarkEnd w:id="79"/>
      <w:r>
        <w:t xml:space="preserve">Then the algorithm projects the set </w:t>
      </w:r>
      <m:oMath>
        <m:r>
          <w:rPr>
            <w:rFonts w:ascii="Cambria Math" w:hAnsi="Cambria Math"/>
          </w:rPr>
          <m:t>{S}</m:t>
        </m:r>
      </m:oMath>
      <w:r>
        <w:t xml:space="preserve"> on </w:t>
      </w:r>
      <m:oMath>
        <m:r>
          <m:rPr>
            <m:sty m:val="p"/>
          </m:rPr>
          <w:rPr>
            <w:rFonts w:ascii="Cambria Math" w:hAnsi="Cambria Math"/>
          </w:rPr>
          <m:t>Ω</m:t>
        </m:r>
      </m:oMath>
      <w:r>
        <w:t xml:space="preserve"> (Eq. </w:t>
      </w:r>
      <w:r>
        <w:fldChar w:fldCharType="begin"/>
      </w:r>
      <w:r>
        <w:instrText xml:space="preserve"> REF _Ref1297241 \h </w:instrText>
      </w:r>
      <w:r>
        <w:fldChar w:fldCharType="separate"/>
      </w:r>
      <w:r w:rsidRPr="00C464C7">
        <w:t>(</w:t>
      </w:r>
      <w:r>
        <w:rPr>
          <w:noProof/>
        </w:rPr>
        <w:t>2</w:t>
      </w:r>
      <w:r w:rsidRPr="00C464C7">
        <w:t>)</w:t>
      </w:r>
      <w:r>
        <w:fldChar w:fldCharType="end"/>
      </w:r>
      <w:r>
        <w:t xml:space="preserve">) and evaluates the discrepancies with the measured values, using the error function shown in equation </w:t>
      </w:r>
      <w:r>
        <w:fldChar w:fldCharType="begin"/>
      </w:r>
      <w:r>
        <w:instrText xml:space="preserve"> REF _Ref1393743 \h </w:instrText>
      </w:r>
      <w:r>
        <w:fldChar w:fldCharType="separate"/>
      </w:r>
      <w:r w:rsidRPr="00C464C7">
        <w:t>(</w:t>
      </w:r>
      <w:r>
        <w:rPr>
          <w:noProof/>
        </w:rPr>
        <w:t>3</w:t>
      </w:r>
      <w:r w:rsidRPr="00C464C7">
        <w:t>)</w:t>
      </w:r>
      <w:r>
        <w:fldChar w:fldCharType="end"/>
      </w:r>
      <w:r>
        <w:t>. Then, based on the two objectives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S</m:t>
            </m:r>
          </m:sub>
        </m:sSub>
      </m:oMath>
      <w:r>
        <w:t xml:space="preserve"> and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error</m:t>
            </m:r>
          </m:sub>
        </m:sSub>
      </m:oMath>
      <w:r>
        <w:t xml:space="preserve">), the Borg MOEA rewards those sets of decision variables </w:t>
      </w:r>
      <m:oMath>
        <m:r>
          <w:rPr>
            <w:rFonts w:ascii="Cambria Math" w:hAnsi="Cambria Math"/>
          </w:rPr>
          <m:t>{S}</m:t>
        </m:r>
      </m:oMath>
      <w:r>
        <w:t xml:space="preserve"> that dominate competing alternatives (i.e., better in both objectives) until a high-quality approximation of the Pareto frontier is atta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D2F9BE" w15:done="0"/>
  <w15:commentEx w15:paraId="313602EC" w15:paraIdParent="0ED2F9BE" w15:done="0"/>
  <w15:commentEx w15:paraId="37BF1BA2" w15:done="0"/>
  <w15:commentEx w15:paraId="5BA26270" w15:done="0"/>
  <w15:commentEx w15:paraId="57134D44" w15:done="0"/>
  <w15:commentEx w15:paraId="3DC49613" w15:done="0"/>
  <w15:commentEx w15:paraId="3DE0A5B8" w15:done="0"/>
  <w15:commentEx w15:paraId="36AD7786" w15:paraIdParent="3DE0A5B8" w15:done="0"/>
  <w15:commentEx w15:paraId="5FB5C0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D2F9BE" w16cid:durableId="209E4B43"/>
  <w16cid:commentId w16cid:paraId="313602EC" w16cid:durableId="20B20508"/>
  <w16cid:commentId w16cid:paraId="37BF1BA2" w16cid:durableId="20B37BE2"/>
  <w16cid:commentId w16cid:paraId="5BA26270" w16cid:durableId="20B209DC"/>
  <w16cid:commentId w16cid:paraId="57134D44" w16cid:durableId="20AA0CE1"/>
  <w16cid:commentId w16cid:paraId="3DC49613" w16cid:durableId="20AA52CF"/>
  <w16cid:commentId w16cid:paraId="3DE0A5B8" w16cid:durableId="209E5357"/>
  <w16cid:commentId w16cid:paraId="36AD7786" w16cid:durableId="20A21BAB"/>
  <w16cid:commentId w16cid:paraId="5FB5C0AA" w16cid:durableId="20AA5E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84DC46" w14:textId="77777777" w:rsidR="006F58D4" w:rsidRDefault="006F58D4" w:rsidP="00D44124">
      <w:r>
        <w:separator/>
      </w:r>
    </w:p>
  </w:endnote>
  <w:endnote w:type="continuationSeparator" w:id="0">
    <w:p w14:paraId="024AA405" w14:textId="77777777" w:rsidR="006F58D4" w:rsidRDefault="006F58D4"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4EF6DC" w14:textId="77777777" w:rsidR="006F58D4" w:rsidRDefault="006F58D4" w:rsidP="00D44124">
      <w:r>
        <w:separator/>
      </w:r>
    </w:p>
  </w:footnote>
  <w:footnote w:type="continuationSeparator" w:id="0">
    <w:p w14:paraId="0D72A00C" w14:textId="77777777" w:rsidR="006F58D4" w:rsidRDefault="006F58D4"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5378465"/>
      <w:docPartObj>
        <w:docPartGallery w:val="Page Numbers (Top of Page)"/>
        <w:docPartUnique/>
      </w:docPartObj>
    </w:sdtPr>
    <w:sdtContent>
      <w:p w14:paraId="79B4AF2B" w14:textId="73FB63D2" w:rsidR="00ED598A" w:rsidRDefault="00ED598A"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2005937454"/>
      <w:docPartObj>
        <w:docPartGallery w:val="Page Numbers (Top of Page)"/>
        <w:docPartUnique/>
      </w:docPartObj>
    </w:sdtPr>
    <w:sdtContent>
      <w:p w14:paraId="31D46D03" w14:textId="667FF4E3" w:rsidR="00ED598A" w:rsidRDefault="00ED598A"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ED598A" w:rsidRDefault="00ED598A"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50DDA0C1" w:rsidR="00ED598A" w:rsidRDefault="00ED598A"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ED598A" w:rsidRDefault="00ED598A"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F0F37BE"/>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5"/>
  </w:num>
  <w:num w:numId="3">
    <w:abstractNumId w:val="4"/>
  </w:num>
  <w:num w:numId="4">
    <w:abstractNumId w:val="14"/>
  </w:num>
  <w:num w:numId="5">
    <w:abstractNumId w:val="1"/>
  </w:num>
  <w:num w:numId="6">
    <w:abstractNumId w:val="10"/>
  </w:num>
  <w:num w:numId="7">
    <w:abstractNumId w:val="17"/>
  </w:num>
  <w:num w:numId="8">
    <w:abstractNumId w:val="3"/>
  </w:num>
  <w:num w:numId="9">
    <w:abstractNumId w:val="20"/>
  </w:num>
  <w:num w:numId="10">
    <w:abstractNumId w:val="21"/>
  </w:num>
  <w:num w:numId="11">
    <w:abstractNumId w:val="7"/>
  </w:num>
  <w:num w:numId="12">
    <w:abstractNumId w:val="28"/>
  </w:num>
  <w:num w:numId="13">
    <w:abstractNumId w:val="11"/>
  </w:num>
  <w:num w:numId="14">
    <w:abstractNumId w:val="24"/>
  </w:num>
  <w:num w:numId="15">
    <w:abstractNumId w:val="9"/>
  </w:num>
  <w:num w:numId="16">
    <w:abstractNumId w:val="16"/>
  </w:num>
  <w:num w:numId="17">
    <w:abstractNumId w:val="8"/>
  </w:num>
  <w:num w:numId="18">
    <w:abstractNumId w:val="26"/>
  </w:num>
  <w:num w:numId="19">
    <w:abstractNumId w:val="2"/>
  </w:num>
  <w:num w:numId="20">
    <w:abstractNumId w:val="18"/>
  </w:num>
  <w:num w:numId="21">
    <w:abstractNumId w:val="13"/>
  </w:num>
  <w:num w:numId="22">
    <w:abstractNumId w:val="27"/>
  </w:num>
  <w:num w:numId="23">
    <w:abstractNumId w:val="22"/>
  </w:num>
  <w:num w:numId="24">
    <w:abstractNumId w:val="5"/>
  </w:num>
  <w:num w:numId="25">
    <w:abstractNumId w:val="19"/>
  </w:num>
  <w:num w:numId="26">
    <w:abstractNumId w:val="29"/>
  </w:num>
  <w:num w:numId="27">
    <w:abstractNumId w:val="12"/>
  </w:num>
  <w:num w:numId="28">
    <w:abstractNumId w:val="6"/>
  </w:num>
  <w:num w:numId="29">
    <w:abstractNumId w:val="23"/>
  </w:num>
  <w:num w:numId="30">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rak Fishbain">
    <w15:presenceInfo w15:providerId="Windows Live" w15:userId="e7b27994c88674c0"/>
  </w15:person>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1169"/>
    <w:rsid w:val="0001279C"/>
    <w:rsid w:val="0001283F"/>
    <w:rsid w:val="00012C4A"/>
    <w:rsid w:val="00012DD0"/>
    <w:rsid w:val="00013AA6"/>
    <w:rsid w:val="00013F20"/>
    <w:rsid w:val="00014198"/>
    <w:rsid w:val="00017DBF"/>
    <w:rsid w:val="00017E96"/>
    <w:rsid w:val="00020198"/>
    <w:rsid w:val="00020848"/>
    <w:rsid w:val="00020EA4"/>
    <w:rsid w:val="00021FF6"/>
    <w:rsid w:val="0002202C"/>
    <w:rsid w:val="00023C71"/>
    <w:rsid w:val="00023E7F"/>
    <w:rsid w:val="00024C39"/>
    <w:rsid w:val="00024C69"/>
    <w:rsid w:val="0002533E"/>
    <w:rsid w:val="000259A5"/>
    <w:rsid w:val="00025A3C"/>
    <w:rsid w:val="00025CC2"/>
    <w:rsid w:val="00026703"/>
    <w:rsid w:val="00026809"/>
    <w:rsid w:val="00026D5B"/>
    <w:rsid w:val="0002734F"/>
    <w:rsid w:val="00027BD8"/>
    <w:rsid w:val="00030611"/>
    <w:rsid w:val="00030A17"/>
    <w:rsid w:val="00031F5E"/>
    <w:rsid w:val="0003214C"/>
    <w:rsid w:val="0003317E"/>
    <w:rsid w:val="00033579"/>
    <w:rsid w:val="000335C5"/>
    <w:rsid w:val="00037CEE"/>
    <w:rsid w:val="0004107C"/>
    <w:rsid w:val="0004173F"/>
    <w:rsid w:val="00041D26"/>
    <w:rsid w:val="00041FD1"/>
    <w:rsid w:val="00042260"/>
    <w:rsid w:val="000425AA"/>
    <w:rsid w:val="0004266B"/>
    <w:rsid w:val="00042DB4"/>
    <w:rsid w:val="00043734"/>
    <w:rsid w:val="000438CE"/>
    <w:rsid w:val="00044024"/>
    <w:rsid w:val="000449CF"/>
    <w:rsid w:val="0004601A"/>
    <w:rsid w:val="00046315"/>
    <w:rsid w:val="0004654A"/>
    <w:rsid w:val="00046767"/>
    <w:rsid w:val="00046E06"/>
    <w:rsid w:val="000471B7"/>
    <w:rsid w:val="00047A42"/>
    <w:rsid w:val="00050232"/>
    <w:rsid w:val="00051E60"/>
    <w:rsid w:val="00051F84"/>
    <w:rsid w:val="00051FDC"/>
    <w:rsid w:val="00052216"/>
    <w:rsid w:val="00052630"/>
    <w:rsid w:val="00052F13"/>
    <w:rsid w:val="000534A6"/>
    <w:rsid w:val="0005379C"/>
    <w:rsid w:val="00053F95"/>
    <w:rsid w:val="0005458A"/>
    <w:rsid w:val="00054E60"/>
    <w:rsid w:val="000553C8"/>
    <w:rsid w:val="0005578C"/>
    <w:rsid w:val="00055826"/>
    <w:rsid w:val="00055872"/>
    <w:rsid w:val="00057589"/>
    <w:rsid w:val="00057603"/>
    <w:rsid w:val="00057AF2"/>
    <w:rsid w:val="00060473"/>
    <w:rsid w:val="00060485"/>
    <w:rsid w:val="000614E3"/>
    <w:rsid w:val="000628DE"/>
    <w:rsid w:val="00063D59"/>
    <w:rsid w:val="00063EC4"/>
    <w:rsid w:val="00064CD4"/>
    <w:rsid w:val="000650CB"/>
    <w:rsid w:val="000651C3"/>
    <w:rsid w:val="00065D55"/>
    <w:rsid w:val="00066006"/>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981"/>
    <w:rsid w:val="00083329"/>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ED2"/>
    <w:rsid w:val="00095A93"/>
    <w:rsid w:val="000960CD"/>
    <w:rsid w:val="00096658"/>
    <w:rsid w:val="000968B4"/>
    <w:rsid w:val="000975EC"/>
    <w:rsid w:val="00097B9E"/>
    <w:rsid w:val="000A0A96"/>
    <w:rsid w:val="000A13F4"/>
    <w:rsid w:val="000A1636"/>
    <w:rsid w:val="000A2ACE"/>
    <w:rsid w:val="000A317B"/>
    <w:rsid w:val="000A3228"/>
    <w:rsid w:val="000A33D4"/>
    <w:rsid w:val="000A38BE"/>
    <w:rsid w:val="000A3EC9"/>
    <w:rsid w:val="000A3F33"/>
    <w:rsid w:val="000A4347"/>
    <w:rsid w:val="000A470E"/>
    <w:rsid w:val="000A4C8E"/>
    <w:rsid w:val="000A505B"/>
    <w:rsid w:val="000A5700"/>
    <w:rsid w:val="000A6790"/>
    <w:rsid w:val="000A67B6"/>
    <w:rsid w:val="000A6BD1"/>
    <w:rsid w:val="000B1678"/>
    <w:rsid w:val="000B1B0D"/>
    <w:rsid w:val="000B3E09"/>
    <w:rsid w:val="000B4DD7"/>
    <w:rsid w:val="000B5D93"/>
    <w:rsid w:val="000B656B"/>
    <w:rsid w:val="000B65BF"/>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5563"/>
    <w:rsid w:val="000C56D0"/>
    <w:rsid w:val="000C5951"/>
    <w:rsid w:val="000C6402"/>
    <w:rsid w:val="000C6F53"/>
    <w:rsid w:val="000C7256"/>
    <w:rsid w:val="000C78D0"/>
    <w:rsid w:val="000D014D"/>
    <w:rsid w:val="000D061D"/>
    <w:rsid w:val="000D08D5"/>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384C"/>
    <w:rsid w:val="000F3DEB"/>
    <w:rsid w:val="000F4A9B"/>
    <w:rsid w:val="000F4DDD"/>
    <w:rsid w:val="000F5D1B"/>
    <w:rsid w:val="000F600C"/>
    <w:rsid w:val="000F6140"/>
    <w:rsid w:val="000F6374"/>
    <w:rsid w:val="000F6A35"/>
    <w:rsid w:val="000F6FBB"/>
    <w:rsid w:val="000F7DA7"/>
    <w:rsid w:val="00100D2F"/>
    <w:rsid w:val="00100E7D"/>
    <w:rsid w:val="00100E82"/>
    <w:rsid w:val="00102F14"/>
    <w:rsid w:val="00103ECD"/>
    <w:rsid w:val="0010430D"/>
    <w:rsid w:val="001054FD"/>
    <w:rsid w:val="001059D3"/>
    <w:rsid w:val="00105F36"/>
    <w:rsid w:val="00106020"/>
    <w:rsid w:val="001064C0"/>
    <w:rsid w:val="001068B2"/>
    <w:rsid w:val="0010695B"/>
    <w:rsid w:val="00106FF8"/>
    <w:rsid w:val="00107D43"/>
    <w:rsid w:val="001105D0"/>
    <w:rsid w:val="00110A39"/>
    <w:rsid w:val="001113CF"/>
    <w:rsid w:val="00112121"/>
    <w:rsid w:val="001121D9"/>
    <w:rsid w:val="001121FA"/>
    <w:rsid w:val="00112462"/>
    <w:rsid w:val="00112EC4"/>
    <w:rsid w:val="00112F5A"/>
    <w:rsid w:val="001149B1"/>
    <w:rsid w:val="00114ECE"/>
    <w:rsid w:val="00115ED9"/>
    <w:rsid w:val="0011627C"/>
    <w:rsid w:val="00116881"/>
    <w:rsid w:val="00117A40"/>
    <w:rsid w:val="001206F2"/>
    <w:rsid w:val="00120756"/>
    <w:rsid w:val="001213F6"/>
    <w:rsid w:val="001214F9"/>
    <w:rsid w:val="001216C2"/>
    <w:rsid w:val="001219C9"/>
    <w:rsid w:val="00121CD0"/>
    <w:rsid w:val="00122057"/>
    <w:rsid w:val="00122089"/>
    <w:rsid w:val="00122EA5"/>
    <w:rsid w:val="00123A13"/>
    <w:rsid w:val="0012435A"/>
    <w:rsid w:val="00125AB7"/>
    <w:rsid w:val="00126D53"/>
    <w:rsid w:val="00126F20"/>
    <w:rsid w:val="001279F1"/>
    <w:rsid w:val="00127B13"/>
    <w:rsid w:val="00130610"/>
    <w:rsid w:val="00130D34"/>
    <w:rsid w:val="00130EC5"/>
    <w:rsid w:val="00131454"/>
    <w:rsid w:val="001323D3"/>
    <w:rsid w:val="00134BBA"/>
    <w:rsid w:val="0013516B"/>
    <w:rsid w:val="0013642B"/>
    <w:rsid w:val="00137535"/>
    <w:rsid w:val="0013765A"/>
    <w:rsid w:val="0014097E"/>
    <w:rsid w:val="00140BD1"/>
    <w:rsid w:val="00141BCE"/>
    <w:rsid w:val="00141CD6"/>
    <w:rsid w:val="00145464"/>
    <w:rsid w:val="001456F9"/>
    <w:rsid w:val="00145B31"/>
    <w:rsid w:val="0014647C"/>
    <w:rsid w:val="00146671"/>
    <w:rsid w:val="001466ED"/>
    <w:rsid w:val="00147056"/>
    <w:rsid w:val="00147F82"/>
    <w:rsid w:val="00150D0A"/>
    <w:rsid w:val="00150D0E"/>
    <w:rsid w:val="0015103C"/>
    <w:rsid w:val="00152156"/>
    <w:rsid w:val="0015250A"/>
    <w:rsid w:val="001526FC"/>
    <w:rsid w:val="001528E3"/>
    <w:rsid w:val="0015315E"/>
    <w:rsid w:val="0015330B"/>
    <w:rsid w:val="00153E47"/>
    <w:rsid w:val="0015505D"/>
    <w:rsid w:val="00155115"/>
    <w:rsid w:val="001556B7"/>
    <w:rsid w:val="001557D3"/>
    <w:rsid w:val="00155B1E"/>
    <w:rsid w:val="00156C2E"/>
    <w:rsid w:val="0015725C"/>
    <w:rsid w:val="0015731B"/>
    <w:rsid w:val="00157348"/>
    <w:rsid w:val="001575A0"/>
    <w:rsid w:val="0016005D"/>
    <w:rsid w:val="001606BA"/>
    <w:rsid w:val="0016155D"/>
    <w:rsid w:val="001615B6"/>
    <w:rsid w:val="00161A2A"/>
    <w:rsid w:val="00162318"/>
    <w:rsid w:val="001634B0"/>
    <w:rsid w:val="0016392B"/>
    <w:rsid w:val="001673C3"/>
    <w:rsid w:val="00167E84"/>
    <w:rsid w:val="00170DC5"/>
    <w:rsid w:val="001717F1"/>
    <w:rsid w:val="00171ECF"/>
    <w:rsid w:val="001724F7"/>
    <w:rsid w:val="00172C75"/>
    <w:rsid w:val="00172F93"/>
    <w:rsid w:val="00173B9E"/>
    <w:rsid w:val="001744CE"/>
    <w:rsid w:val="00174658"/>
    <w:rsid w:val="0017472A"/>
    <w:rsid w:val="00174997"/>
    <w:rsid w:val="00174E99"/>
    <w:rsid w:val="001753C9"/>
    <w:rsid w:val="0017559F"/>
    <w:rsid w:val="00175C4F"/>
    <w:rsid w:val="00175CC6"/>
    <w:rsid w:val="001763B2"/>
    <w:rsid w:val="0017748A"/>
    <w:rsid w:val="00180008"/>
    <w:rsid w:val="00180571"/>
    <w:rsid w:val="00180FA5"/>
    <w:rsid w:val="001812BE"/>
    <w:rsid w:val="00182389"/>
    <w:rsid w:val="001827A8"/>
    <w:rsid w:val="00182A0D"/>
    <w:rsid w:val="00182CC2"/>
    <w:rsid w:val="00182DE1"/>
    <w:rsid w:val="001839A9"/>
    <w:rsid w:val="001844B7"/>
    <w:rsid w:val="00184608"/>
    <w:rsid w:val="00185D98"/>
    <w:rsid w:val="0018611B"/>
    <w:rsid w:val="00186484"/>
    <w:rsid w:val="0018689E"/>
    <w:rsid w:val="00187854"/>
    <w:rsid w:val="00187B49"/>
    <w:rsid w:val="00190696"/>
    <w:rsid w:val="00190845"/>
    <w:rsid w:val="00191571"/>
    <w:rsid w:val="001915E1"/>
    <w:rsid w:val="001917AA"/>
    <w:rsid w:val="001924A1"/>
    <w:rsid w:val="001929B7"/>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CE"/>
    <w:rsid w:val="00196822"/>
    <w:rsid w:val="0019756A"/>
    <w:rsid w:val="001A0216"/>
    <w:rsid w:val="001A062F"/>
    <w:rsid w:val="001A0670"/>
    <w:rsid w:val="001A087C"/>
    <w:rsid w:val="001A093B"/>
    <w:rsid w:val="001A1655"/>
    <w:rsid w:val="001A19D8"/>
    <w:rsid w:val="001A359C"/>
    <w:rsid w:val="001A35BE"/>
    <w:rsid w:val="001A3A6B"/>
    <w:rsid w:val="001A428D"/>
    <w:rsid w:val="001A42A5"/>
    <w:rsid w:val="001A4BFE"/>
    <w:rsid w:val="001A5008"/>
    <w:rsid w:val="001A5ED7"/>
    <w:rsid w:val="001A5EEF"/>
    <w:rsid w:val="001A669B"/>
    <w:rsid w:val="001A68CF"/>
    <w:rsid w:val="001A69EB"/>
    <w:rsid w:val="001A7702"/>
    <w:rsid w:val="001B0DE5"/>
    <w:rsid w:val="001B1F22"/>
    <w:rsid w:val="001B2035"/>
    <w:rsid w:val="001B2E31"/>
    <w:rsid w:val="001B3442"/>
    <w:rsid w:val="001B3E1D"/>
    <w:rsid w:val="001B410C"/>
    <w:rsid w:val="001B490C"/>
    <w:rsid w:val="001B4B2F"/>
    <w:rsid w:val="001B4C9D"/>
    <w:rsid w:val="001B5027"/>
    <w:rsid w:val="001B5205"/>
    <w:rsid w:val="001B52A5"/>
    <w:rsid w:val="001B5B9A"/>
    <w:rsid w:val="001B5CC4"/>
    <w:rsid w:val="001B6118"/>
    <w:rsid w:val="001B623E"/>
    <w:rsid w:val="001B6362"/>
    <w:rsid w:val="001B7B09"/>
    <w:rsid w:val="001C0251"/>
    <w:rsid w:val="001C09D6"/>
    <w:rsid w:val="001C09EB"/>
    <w:rsid w:val="001C1394"/>
    <w:rsid w:val="001C1628"/>
    <w:rsid w:val="001C27CE"/>
    <w:rsid w:val="001C2911"/>
    <w:rsid w:val="001C3C14"/>
    <w:rsid w:val="001C3EF7"/>
    <w:rsid w:val="001C3F9F"/>
    <w:rsid w:val="001C4E0A"/>
    <w:rsid w:val="001C5747"/>
    <w:rsid w:val="001C5786"/>
    <w:rsid w:val="001C5E60"/>
    <w:rsid w:val="001C6561"/>
    <w:rsid w:val="001C66D9"/>
    <w:rsid w:val="001C6915"/>
    <w:rsid w:val="001C7821"/>
    <w:rsid w:val="001C7AB6"/>
    <w:rsid w:val="001C7F08"/>
    <w:rsid w:val="001D00D0"/>
    <w:rsid w:val="001D0CA9"/>
    <w:rsid w:val="001D0F40"/>
    <w:rsid w:val="001D1816"/>
    <w:rsid w:val="001D2100"/>
    <w:rsid w:val="001D2323"/>
    <w:rsid w:val="001D2D3B"/>
    <w:rsid w:val="001D2DB7"/>
    <w:rsid w:val="001D36ED"/>
    <w:rsid w:val="001D4627"/>
    <w:rsid w:val="001D4687"/>
    <w:rsid w:val="001D5A26"/>
    <w:rsid w:val="001D5D8E"/>
    <w:rsid w:val="001D69EF"/>
    <w:rsid w:val="001D7B78"/>
    <w:rsid w:val="001E05D5"/>
    <w:rsid w:val="001E0BF5"/>
    <w:rsid w:val="001E1094"/>
    <w:rsid w:val="001E1355"/>
    <w:rsid w:val="001E13D7"/>
    <w:rsid w:val="001E1D40"/>
    <w:rsid w:val="001E22E8"/>
    <w:rsid w:val="001E2567"/>
    <w:rsid w:val="001E3436"/>
    <w:rsid w:val="001E3738"/>
    <w:rsid w:val="001E3B2E"/>
    <w:rsid w:val="001E3BB5"/>
    <w:rsid w:val="001E4242"/>
    <w:rsid w:val="001E4A72"/>
    <w:rsid w:val="001E5E6C"/>
    <w:rsid w:val="001E5ECD"/>
    <w:rsid w:val="001E61E8"/>
    <w:rsid w:val="001E789D"/>
    <w:rsid w:val="001E79FF"/>
    <w:rsid w:val="001E7E4D"/>
    <w:rsid w:val="001E7E62"/>
    <w:rsid w:val="001E7FDF"/>
    <w:rsid w:val="001F010B"/>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68"/>
    <w:rsid w:val="00200482"/>
    <w:rsid w:val="00200C7C"/>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24EE"/>
    <w:rsid w:val="002130E6"/>
    <w:rsid w:val="002131C7"/>
    <w:rsid w:val="002134B3"/>
    <w:rsid w:val="00214768"/>
    <w:rsid w:val="00215A3E"/>
    <w:rsid w:val="00216316"/>
    <w:rsid w:val="00216644"/>
    <w:rsid w:val="00216738"/>
    <w:rsid w:val="00216D5A"/>
    <w:rsid w:val="00217758"/>
    <w:rsid w:val="00217C15"/>
    <w:rsid w:val="00217C9A"/>
    <w:rsid w:val="00217F2F"/>
    <w:rsid w:val="002201D0"/>
    <w:rsid w:val="00222321"/>
    <w:rsid w:val="002226BF"/>
    <w:rsid w:val="00222B6D"/>
    <w:rsid w:val="00222ECD"/>
    <w:rsid w:val="00223226"/>
    <w:rsid w:val="002240E0"/>
    <w:rsid w:val="00224D36"/>
    <w:rsid w:val="00225CC4"/>
    <w:rsid w:val="00225D21"/>
    <w:rsid w:val="00225FFA"/>
    <w:rsid w:val="0022641B"/>
    <w:rsid w:val="00226E8C"/>
    <w:rsid w:val="00227373"/>
    <w:rsid w:val="00227E14"/>
    <w:rsid w:val="00227F69"/>
    <w:rsid w:val="002300AE"/>
    <w:rsid w:val="00231365"/>
    <w:rsid w:val="002316E3"/>
    <w:rsid w:val="00231E50"/>
    <w:rsid w:val="002321AE"/>
    <w:rsid w:val="00232402"/>
    <w:rsid w:val="00233B21"/>
    <w:rsid w:val="00234E84"/>
    <w:rsid w:val="002350D3"/>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3057"/>
    <w:rsid w:val="00253688"/>
    <w:rsid w:val="00253B52"/>
    <w:rsid w:val="00254811"/>
    <w:rsid w:val="00254F99"/>
    <w:rsid w:val="00255480"/>
    <w:rsid w:val="00255707"/>
    <w:rsid w:val="002558CB"/>
    <w:rsid w:val="00256A0D"/>
    <w:rsid w:val="00256B7B"/>
    <w:rsid w:val="00256CFB"/>
    <w:rsid w:val="002571A6"/>
    <w:rsid w:val="002573B8"/>
    <w:rsid w:val="002579A4"/>
    <w:rsid w:val="00257E02"/>
    <w:rsid w:val="00260170"/>
    <w:rsid w:val="00260296"/>
    <w:rsid w:val="002606CC"/>
    <w:rsid w:val="002608AF"/>
    <w:rsid w:val="00261086"/>
    <w:rsid w:val="00261DD1"/>
    <w:rsid w:val="002626A9"/>
    <w:rsid w:val="00262802"/>
    <w:rsid w:val="002634F3"/>
    <w:rsid w:val="0026351A"/>
    <w:rsid w:val="00263A51"/>
    <w:rsid w:val="00264200"/>
    <w:rsid w:val="00264563"/>
    <w:rsid w:val="00264960"/>
    <w:rsid w:val="00264EAC"/>
    <w:rsid w:val="00266635"/>
    <w:rsid w:val="002668F6"/>
    <w:rsid w:val="002675D7"/>
    <w:rsid w:val="002676CC"/>
    <w:rsid w:val="002706DD"/>
    <w:rsid w:val="00270B44"/>
    <w:rsid w:val="002713C0"/>
    <w:rsid w:val="0027264A"/>
    <w:rsid w:val="00272C1B"/>
    <w:rsid w:val="0027328E"/>
    <w:rsid w:val="002738D1"/>
    <w:rsid w:val="00273A9C"/>
    <w:rsid w:val="0027441A"/>
    <w:rsid w:val="0027499F"/>
    <w:rsid w:val="0027683A"/>
    <w:rsid w:val="00277315"/>
    <w:rsid w:val="00277867"/>
    <w:rsid w:val="002803E2"/>
    <w:rsid w:val="00280F9B"/>
    <w:rsid w:val="002810D0"/>
    <w:rsid w:val="0028158F"/>
    <w:rsid w:val="002827E9"/>
    <w:rsid w:val="002828F7"/>
    <w:rsid w:val="00282FC6"/>
    <w:rsid w:val="002845C3"/>
    <w:rsid w:val="00284FEB"/>
    <w:rsid w:val="00285585"/>
    <w:rsid w:val="0028561A"/>
    <w:rsid w:val="0028587D"/>
    <w:rsid w:val="00285ACF"/>
    <w:rsid w:val="00286140"/>
    <w:rsid w:val="00286249"/>
    <w:rsid w:val="00286CFD"/>
    <w:rsid w:val="00287F01"/>
    <w:rsid w:val="00287FE8"/>
    <w:rsid w:val="002908C8"/>
    <w:rsid w:val="00290CCF"/>
    <w:rsid w:val="002911F9"/>
    <w:rsid w:val="00291250"/>
    <w:rsid w:val="002915A9"/>
    <w:rsid w:val="002916A0"/>
    <w:rsid w:val="00291E11"/>
    <w:rsid w:val="00291E94"/>
    <w:rsid w:val="00292BCF"/>
    <w:rsid w:val="0029339F"/>
    <w:rsid w:val="00293A9B"/>
    <w:rsid w:val="002942B3"/>
    <w:rsid w:val="002946D2"/>
    <w:rsid w:val="0029594B"/>
    <w:rsid w:val="00295950"/>
    <w:rsid w:val="00295D2F"/>
    <w:rsid w:val="002966A0"/>
    <w:rsid w:val="00296883"/>
    <w:rsid w:val="002976D9"/>
    <w:rsid w:val="002A09FB"/>
    <w:rsid w:val="002A0CBC"/>
    <w:rsid w:val="002A0F4B"/>
    <w:rsid w:val="002A105B"/>
    <w:rsid w:val="002A1B62"/>
    <w:rsid w:val="002A244F"/>
    <w:rsid w:val="002A328E"/>
    <w:rsid w:val="002A3348"/>
    <w:rsid w:val="002A33A2"/>
    <w:rsid w:val="002A3AF7"/>
    <w:rsid w:val="002A428E"/>
    <w:rsid w:val="002A44FB"/>
    <w:rsid w:val="002A45AB"/>
    <w:rsid w:val="002A50D1"/>
    <w:rsid w:val="002A56DA"/>
    <w:rsid w:val="002A5722"/>
    <w:rsid w:val="002A5E67"/>
    <w:rsid w:val="002A6F16"/>
    <w:rsid w:val="002A6FCD"/>
    <w:rsid w:val="002A709B"/>
    <w:rsid w:val="002A7E5F"/>
    <w:rsid w:val="002B10E4"/>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30C3"/>
    <w:rsid w:val="002C311D"/>
    <w:rsid w:val="002C35F1"/>
    <w:rsid w:val="002C35F7"/>
    <w:rsid w:val="002C402D"/>
    <w:rsid w:val="002C4083"/>
    <w:rsid w:val="002C5492"/>
    <w:rsid w:val="002C5B6F"/>
    <w:rsid w:val="002C6795"/>
    <w:rsid w:val="002C7C8E"/>
    <w:rsid w:val="002D008D"/>
    <w:rsid w:val="002D0B89"/>
    <w:rsid w:val="002D0D93"/>
    <w:rsid w:val="002D0F75"/>
    <w:rsid w:val="002D0FC5"/>
    <w:rsid w:val="002D10D5"/>
    <w:rsid w:val="002D12FD"/>
    <w:rsid w:val="002D15F8"/>
    <w:rsid w:val="002D229C"/>
    <w:rsid w:val="002D23C4"/>
    <w:rsid w:val="002D3C66"/>
    <w:rsid w:val="002D45FF"/>
    <w:rsid w:val="002D58D3"/>
    <w:rsid w:val="002D5C0E"/>
    <w:rsid w:val="002D5E50"/>
    <w:rsid w:val="002D66C0"/>
    <w:rsid w:val="002D6B10"/>
    <w:rsid w:val="002D6B47"/>
    <w:rsid w:val="002E102E"/>
    <w:rsid w:val="002E1145"/>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C42"/>
    <w:rsid w:val="002F4033"/>
    <w:rsid w:val="002F48DE"/>
    <w:rsid w:val="002F527F"/>
    <w:rsid w:val="002F5CF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4D85"/>
    <w:rsid w:val="00315E07"/>
    <w:rsid w:val="00315F87"/>
    <w:rsid w:val="0031684C"/>
    <w:rsid w:val="00316F25"/>
    <w:rsid w:val="00316FB1"/>
    <w:rsid w:val="003175FE"/>
    <w:rsid w:val="003178D9"/>
    <w:rsid w:val="00317F4C"/>
    <w:rsid w:val="0032005D"/>
    <w:rsid w:val="00320B10"/>
    <w:rsid w:val="00320B46"/>
    <w:rsid w:val="00320C8F"/>
    <w:rsid w:val="0032104B"/>
    <w:rsid w:val="00321066"/>
    <w:rsid w:val="0032143C"/>
    <w:rsid w:val="0032195B"/>
    <w:rsid w:val="00321CAD"/>
    <w:rsid w:val="00323176"/>
    <w:rsid w:val="00324D8D"/>
    <w:rsid w:val="003250F2"/>
    <w:rsid w:val="0032587F"/>
    <w:rsid w:val="00325C86"/>
    <w:rsid w:val="003263DB"/>
    <w:rsid w:val="00326D04"/>
    <w:rsid w:val="00327938"/>
    <w:rsid w:val="00327D27"/>
    <w:rsid w:val="003306D4"/>
    <w:rsid w:val="00330C9F"/>
    <w:rsid w:val="00332C7B"/>
    <w:rsid w:val="00332DB9"/>
    <w:rsid w:val="003335EA"/>
    <w:rsid w:val="00333C07"/>
    <w:rsid w:val="00334CCB"/>
    <w:rsid w:val="00334EF9"/>
    <w:rsid w:val="003350FF"/>
    <w:rsid w:val="003354E1"/>
    <w:rsid w:val="00336510"/>
    <w:rsid w:val="00336E07"/>
    <w:rsid w:val="0033728A"/>
    <w:rsid w:val="00337E36"/>
    <w:rsid w:val="003402E2"/>
    <w:rsid w:val="00340EDC"/>
    <w:rsid w:val="003416A3"/>
    <w:rsid w:val="00341B22"/>
    <w:rsid w:val="00342328"/>
    <w:rsid w:val="00343107"/>
    <w:rsid w:val="00343C0A"/>
    <w:rsid w:val="00344160"/>
    <w:rsid w:val="00344A37"/>
    <w:rsid w:val="00344C5A"/>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9DE"/>
    <w:rsid w:val="00354B78"/>
    <w:rsid w:val="00354CF8"/>
    <w:rsid w:val="00355DFC"/>
    <w:rsid w:val="00356163"/>
    <w:rsid w:val="00356310"/>
    <w:rsid w:val="00356C0E"/>
    <w:rsid w:val="00356C89"/>
    <w:rsid w:val="00357412"/>
    <w:rsid w:val="003578CC"/>
    <w:rsid w:val="00357DD2"/>
    <w:rsid w:val="00357E14"/>
    <w:rsid w:val="0036055F"/>
    <w:rsid w:val="003615F0"/>
    <w:rsid w:val="00361F0D"/>
    <w:rsid w:val="00361F1D"/>
    <w:rsid w:val="00363D45"/>
    <w:rsid w:val="00364724"/>
    <w:rsid w:val="00364C04"/>
    <w:rsid w:val="00364CB2"/>
    <w:rsid w:val="00365541"/>
    <w:rsid w:val="00365874"/>
    <w:rsid w:val="0036594F"/>
    <w:rsid w:val="003659ED"/>
    <w:rsid w:val="00365C52"/>
    <w:rsid w:val="003662E2"/>
    <w:rsid w:val="003669B8"/>
    <w:rsid w:val="0036719E"/>
    <w:rsid w:val="0036760D"/>
    <w:rsid w:val="0036774B"/>
    <w:rsid w:val="00367DE8"/>
    <w:rsid w:val="00370050"/>
    <w:rsid w:val="003707FF"/>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560D"/>
    <w:rsid w:val="00385E60"/>
    <w:rsid w:val="00386A4D"/>
    <w:rsid w:val="00387D0F"/>
    <w:rsid w:val="0039023E"/>
    <w:rsid w:val="0039089D"/>
    <w:rsid w:val="00390C40"/>
    <w:rsid w:val="003915BF"/>
    <w:rsid w:val="003919A9"/>
    <w:rsid w:val="00393CBC"/>
    <w:rsid w:val="0039480E"/>
    <w:rsid w:val="00394D5A"/>
    <w:rsid w:val="003950FB"/>
    <w:rsid w:val="0039586F"/>
    <w:rsid w:val="00395A04"/>
    <w:rsid w:val="00397736"/>
    <w:rsid w:val="00397EEA"/>
    <w:rsid w:val="003A06BF"/>
    <w:rsid w:val="003A1115"/>
    <w:rsid w:val="003A1B8B"/>
    <w:rsid w:val="003A1D5B"/>
    <w:rsid w:val="003A2782"/>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332"/>
    <w:rsid w:val="003B2D26"/>
    <w:rsid w:val="003B3192"/>
    <w:rsid w:val="003B33E7"/>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AB5"/>
    <w:rsid w:val="003C2DB5"/>
    <w:rsid w:val="003C2F05"/>
    <w:rsid w:val="003C3519"/>
    <w:rsid w:val="003C36C3"/>
    <w:rsid w:val="003C3D24"/>
    <w:rsid w:val="003C4056"/>
    <w:rsid w:val="003C4BF6"/>
    <w:rsid w:val="003C4E0A"/>
    <w:rsid w:val="003C6998"/>
    <w:rsid w:val="003C7080"/>
    <w:rsid w:val="003C7625"/>
    <w:rsid w:val="003D002F"/>
    <w:rsid w:val="003D09AF"/>
    <w:rsid w:val="003D2599"/>
    <w:rsid w:val="003D3217"/>
    <w:rsid w:val="003D3593"/>
    <w:rsid w:val="003D3A63"/>
    <w:rsid w:val="003D3F70"/>
    <w:rsid w:val="003D4828"/>
    <w:rsid w:val="003D4DC5"/>
    <w:rsid w:val="003D5119"/>
    <w:rsid w:val="003D54CC"/>
    <w:rsid w:val="003D5950"/>
    <w:rsid w:val="003D6393"/>
    <w:rsid w:val="003D63BF"/>
    <w:rsid w:val="003D6434"/>
    <w:rsid w:val="003D7291"/>
    <w:rsid w:val="003D7F3C"/>
    <w:rsid w:val="003E115A"/>
    <w:rsid w:val="003E13C7"/>
    <w:rsid w:val="003E17E3"/>
    <w:rsid w:val="003E1BEF"/>
    <w:rsid w:val="003E1EB7"/>
    <w:rsid w:val="003E2372"/>
    <w:rsid w:val="003E274D"/>
    <w:rsid w:val="003E2C99"/>
    <w:rsid w:val="003E3A57"/>
    <w:rsid w:val="003E3F5A"/>
    <w:rsid w:val="003E4C92"/>
    <w:rsid w:val="003E55C8"/>
    <w:rsid w:val="003E560F"/>
    <w:rsid w:val="003E73C8"/>
    <w:rsid w:val="003E7D2E"/>
    <w:rsid w:val="003E7E6F"/>
    <w:rsid w:val="003F0C5A"/>
    <w:rsid w:val="003F10FC"/>
    <w:rsid w:val="003F168D"/>
    <w:rsid w:val="003F2C7C"/>
    <w:rsid w:val="003F3068"/>
    <w:rsid w:val="003F4B62"/>
    <w:rsid w:val="003F4CFE"/>
    <w:rsid w:val="003F4D67"/>
    <w:rsid w:val="003F5B1C"/>
    <w:rsid w:val="003F675A"/>
    <w:rsid w:val="003F702D"/>
    <w:rsid w:val="003F769A"/>
    <w:rsid w:val="003F7D51"/>
    <w:rsid w:val="00400129"/>
    <w:rsid w:val="004003F5"/>
    <w:rsid w:val="004006F3"/>
    <w:rsid w:val="00401895"/>
    <w:rsid w:val="00402245"/>
    <w:rsid w:val="0040232A"/>
    <w:rsid w:val="00402515"/>
    <w:rsid w:val="0040271E"/>
    <w:rsid w:val="00403BBA"/>
    <w:rsid w:val="00404209"/>
    <w:rsid w:val="00404CAE"/>
    <w:rsid w:val="00405260"/>
    <w:rsid w:val="00405C37"/>
    <w:rsid w:val="00405D4E"/>
    <w:rsid w:val="004060BA"/>
    <w:rsid w:val="0041000D"/>
    <w:rsid w:val="00410287"/>
    <w:rsid w:val="0041038E"/>
    <w:rsid w:val="004106C7"/>
    <w:rsid w:val="00412C3F"/>
    <w:rsid w:val="00413CA7"/>
    <w:rsid w:val="00414168"/>
    <w:rsid w:val="00414536"/>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3BE9"/>
    <w:rsid w:val="0042422A"/>
    <w:rsid w:val="0042450D"/>
    <w:rsid w:val="00424A12"/>
    <w:rsid w:val="0042566F"/>
    <w:rsid w:val="00425BFD"/>
    <w:rsid w:val="00425CCC"/>
    <w:rsid w:val="00425D56"/>
    <w:rsid w:val="00425E27"/>
    <w:rsid w:val="00426283"/>
    <w:rsid w:val="004275DD"/>
    <w:rsid w:val="00427BD4"/>
    <w:rsid w:val="00430604"/>
    <w:rsid w:val="00430CFE"/>
    <w:rsid w:val="00430F68"/>
    <w:rsid w:val="00431493"/>
    <w:rsid w:val="00431D2C"/>
    <w:rsid w:val="004321A7"/>
    <w:rsid w:val="0043411B"/>
    <w:rsid w:val="004358D4"/>
    <w:rsid w:val="0043606A"/>
    <w:rsid w:val="004366AF"/>
    <w:rsid w:val="00436FA7"/>
    <w:rsid w:val="00437038"/>
    <w:rsid w:val="00437E31"/>
    <w:rsid w:val="0044085E"/>
    <w:rsid w:val="00440A36"/>
    <w:rsid w:val="00440B3E"/>
    <w:rsid w:val="0044178A"/>
    <w:rsid w:val="00443656"/>
    <w:rsid w:val="004448D4"/>
    <w:rsid w:val="00444A41"/>
    <w:rsid w:val="00444E08"/>
    <w:rsid w:val="00445813"/>
    <w:rsid w:val="0044586D"/>
    <w:rsid w:val="004460E2"/>
    <w:rsid w:val="00446642"/>
    <w:rsid w:val="00446F14"/>
    <w:rsid w:val="00447089"/>
    <w:rsid w:val="004471FF"/>
    <w:rsid w:val="004477AA"/>
    <w:rsid w:val="00447B71"/>
    <w:rsid w:val="00447FA4"/>
    <w:rsid w:val="004524CD"/>
    <w:rsid w:val="0045284D"/>
    <w:rsid w:val="00452CB5"/>
    <w:rsid w:val="00453019"/>
    <w:rsid w:val="00453467"/>
    <w:rsid w:val="004537EE"/>
    <w:rsid w:val="0045597F"/>
    <w:rsid w:val="004565FC"/>
    <w:rsid w:val="0045694F"/>
    <w:rsid w:val="00460133"/>
    <w:rsid w:val="0046086E"/>
    <w:rsid w:val="00461024"/>
    <w:rsid w:val="00461A42"/>
    <w:rsid w:val="00461D54"/>
    <w:rsid w:val="004628B5"/>
    <w:rsid w:val="0046297E"/>
    <w:rsid w:val="00462CE0"/>
    <w:rsid w:val="00462F51"/>
    <w:rsid w:val="004631AA"/>
    <w:rsid w:val="004633F6"/>
    <w:rsid w:val="0046359F"/>
    <w:rsid w:val="00464003"/>
    <w:rsid w:val="004642B6"/>
    <w:rsid w:val="004649E8"/>
    <w:rsid w:val="00465561"/>
    <w:rsid w:val="00467922"/>
    <w:rsid w:val="004679C6"/>
    <w:rsid w:val="00467EB6"/>
    <w:rsid w:val="00470167"/>
    <w:rsid w:val="004701FE"/>
    <w:rsid w:val="0047028E"/>
    <w:rsid w:val="004703F1"/>
    <w:rsid w:val="00470A0F"/>
    <w:rsid w:val="00470C8A"/>
    <w:rsid w:val="00470D7E"/>
    <w:rsid w:val="0047188F"/>
    <w:rsid w:val="00471C6C"/>
    <w:rsid w:val="00472894"/>
    <w:rsid w:val="00472EE8"/>
    <w:rsid w:val="004734E9"/>
    <w:rsid w:val="004737CB"/>
    <w:rsid w:val="00473F4A"/>
    <w:rsid w:val="0047473D"/>
    <w:rsid w:val="00474FC5"/>
    <w:rsid w:val="004752FE"/>
    <w:rsid w:val="00475DA2"/>
    <w:rsid w:val="00475F48"/>
    <w:rsid w:val="00476A96"/>
    <w:rsid w:val="00477A4A"/>
    <w:rsid w:val="00480E74"/>
    <w:rsid w:val="00481E4F"/>
    <w:rsid w:val="00482775"/>
    <w:rsid w:val="004841C5"/>
    <w:rsid w:val="00484F62"/>
    <w:rsid w:val="00485B3D"/>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EF3"/>
    <w:rsid w:val="00496470"/>
    <w:rsid w:val="00496477"/>
    <w:rsid w:val="004966C7"/>
    <w:rsid w:val="00496807"/>
    <w:rsid w:val="00496E09"/>
    <w:rsid w:val="00497978"/>
    <w:rsid w:val="004979CC"/>
    <w:rsid w:val="004A0265"/>
    <w:rsid w:val="004A04A9"/>
    <w:rsid w:val="004A159E"/>
    <w:rsid w:val="004A1BDA"/>
    <w:rsid w:val="004A1ED3"/>
    <w:rsid w:val="004A39AF"/>
    <w:rsid w:val="004A4670"/>
    <w:rsid w:val="004A4E69"/>
    <w:rsid w:val="004A5350"/>
    <w:rsid w:val="004A571E"/>
    <w:rsid w:val="004A5FB6"/>
    <w:rsid w:val="004A62C9"/>
    <w:rsid w:val="004A7164"/>
    <w:rsid w:val="004A73BA"/>
    <w:rsid w:val="004B01EC"/>
    <w:rsid w:val="004B0530"/>
    <w:rsid w:val="004B1012"/>
    <w:rsid w:val="004B10A3"/>
    <w:rsid w:val="004B10C2"/>
    <w:rsid w:val="004B1CEF"/>
    <w:rsid w:val="004B1EBF"/>
    <w:rsid w:val="004B26B0"/>
    <w:rsid w:val="004B36E7"/>
    <w:rsid w:val="004B423C"/>
    <w:rsid w:val="004B452E"/>
    <w:rsid w:val="004B49E1"/>
    <w:rsid w:val="004B4DF0"/>
    <w:rsid w:val="004B5C9B"/>
    <w:rsid w:val="004B5DD3"/>
    <w:rsid w:val="004B5E98"/>
    <w:rsid w:val="004B605C"/>
    <w:rsid w:val="004B6BE5"/>
    <w:rsid w:val="004B6C3C"/>
    <w:rsid w:val="004B7699"/>
    <w:rsid w:val="004B77BD"/>
    <w:rsid w:val="004B7B38"/>
    <w:rsid w:val="004B7D82"/>
    <w:rsid w:val="004C055B"/>
    <w:rsid w:val="004C0883"/>
    <w:rsid w:val="004C0E06"/>
    <w:rsid w:val="004C10A7"/>
    <w:rsid w:val="004C16E1"/>
    <w:rsid w:val="004C17A1"/>
    <w:rsid w:val="004C19BD"/>
    <w:rsid w:val="004C220C"/>
    <w:rsid w:val="004C2502"/>
    <w:rsid w:val="004C37FE"/>
    <w:rsid w:val="004C3E1E"/>
    <w:rsid w:val="004C40B6"/>
    <w:rsid w:val="004C46EE"/>
    <w:rsid w:val="004C5A0B"/>
    <w:rsid w:val="004C6007"/>
    <w:rsid w:val="004C6042"/>
    <w:rsid w:val="004C6D8D"/>
    <w:rsid w:val="004D0B32"/>
    <w:rsid w:val="004D0B6E"/>
    <w:rsid w:val="004D0C9A"/>
    <w:rsid w:val="004D10F8"/>
    <w:rsid w:val="004D1726"/>
    <w:rsid w:val="004D1930"/>
    <w:rsid w:val="004D1E83"/>
    <w:rsid w:val="004D1EA7"/>
    <w:rsid w:val="004D3DD7"/>
    <w:rsid w:val="004D44A9"/>
    <w:rsid w:val="004D4740"/>
    <w:rsid w:val="004D47FF"/>
    <w:rsid w:val="004D532A"/>
    <w:rsid w:val="004D56A6"/>
    <w:rsid w:val="004D5CE9"/>
    <w:rsid w:val="004D5E10"/>
    <w:rsid w:val="004D61E5"/>
    <w:rsid w:val="004D6524"/>
    <w:rsid w:val="004D6995"/>
    <w:rsid w:val="004D7F37"/>
    <w:rsid w:val="004E0C65"/>
    <w:rsid w:val="004E0E69"/>
    <w:rsid w:val="004E0F7E"/>
    <w:rsid w:val="004E13C7"/>
    <w:rsid w:val="004E1827"/>
    <w:rsid w:val="004E1A3A"/>
    <w:rsid w:val="004E1A75"/>
    <w:rsid w:val="004E1AFE"/>
    <w:rsid w:val="004E1D2A"/>
    <w:rsid w:val="004E381A"/>
    <w:rsid w:val="004E3965"/>
    <w:rsid w:val="004E3FC1"/>
    <w:rsid w:val="004E427A"/>
    <w:rsid w:val="004E4E81"/>
    <w:rsid w:val="004E5167"/>
    <w:rsid w:val="004E5364"/>
    <w:rsid w:val="004E5534"/>
    <w:rsid w:val="004E5E6A"/>
    <w:rsid w:val="004E6ECD"/>
    <w:rsid w:val="004E6ED4"/>
    <w:rsid w:val="004E6FAB"/>
    <w:rsid w:val="004E7D24"/>
    <w:rsid w:val="004F072C"/>
    <w:rsid w:val="004F0890"/>
    <w:rsid w:val="004F0A68"/>
    <w:rsid w:val="004F1CC0"/>
    <w:rsid w:val="004F1E96"/>
    <w:rsid w:val="004F2A45"/>
    <w:rsid w:val="004F32E0"/>
    <w:rsid w:val="004F3909"/>
    <w:rsid w:val="004F3DB4"/>
    <w:rsid w:val="004F44C8"/>
    <w:rsid w:val="004F46AA"/>
    <w:rsid w:val="004F4B22"/>
    <w:rsid w:val="004F4CC8"/>
    <w:rsid w:val="004F52C0"/>
    <w:rsid w:val="004F6076"/>
    <w:rsid w:val="004F6339"/>
    <w:rsid w:val="004F6C82"/>
    <w:rsid w:val="004F702F"/>
    <w:rsid w:val="004F7361"/>
    <w:rsid w:val="004F7972"/>
    <w:rsid w:val="00500D51"/>
    <w:rsid w:val="00500F61"/>
    <w:rsid w:val="00501493"/>
    <w:rsid w:val="005016A9"/>
    <w:rsid w:val="00501C0D"/>
    <w:rsid w:val="0050362C"/>
    <w:rsid w:val="00503E4A"/>
    <w:rsid w:val="005045A0"/>
    <w:rsid w:val="00504E13"/>
    <w:rsid w:val="00504FDB"/>
    <w:rsid w:val="005053C9"/>
    <w:rsid w:val="005058CB"/>
    <w:rsid w:val="00505AB6"/>
    <w:rsid w:val="00505B3C"/>
    <w:rsid w:val="005066BC"/>
    <w:rsid w:val="005067BD"/>
    <w:rsid w:val="00507DD7"/>
    <w:rsid w:val="00510471"/>
    <w:rsid w:val="00510667"/>
    <w:rsid w:val="00510A4A"/>
    <w:rsid w:val="00511231"/>
    <w:rsid w:val="005114B0"/>
    <w:rsid w:val="005118A1"/>
    <w:rsid w:val="005119F3"/>
    <w:rsid w:val="00512725"/>
    <w:rsid w:val="00512DEF"/>
    <w:rsid w:val="0051302A"/>
    <w:rsid w:val="0051319F"/>
    <w:rsid w:val="00513EF1"/>
    <w:rsid w:val="0051635F"/>
    <w:rsid w:val="0051639F"/>
    <w:rsid w:val="005179CD"/>
    <w:rsid w:val="00520CB3"/>
    <w:rsid w:val="00522F4D"/>
    <w:rsid w:val="00523F1F"/>
    <w:rsid w:val="00525542"/>
    <w:rsid w:val="005263AC"/>
    <w:rsid w:val="00526881"/>
    <w:rsid w:val="00527525"/>
    <w:rsid w:val="00527767"/>
    <w:rsid w:val="005300D5"/>
    <w:rsid w:val="005302BC"/>
    <w:rsid w:val="005308B5"/>
    <w:rsid w:val="00530B79"/>
    <w:rsid w:val="00531B64"/>
    <w:rsid w:val="00531C1A"/>
    <w:rsid w:val="00531DA8"/>
    <w:rsid w:val="00531F91"/>
    <w:rsid w:val="005325A3"/>
    <w:rsid w:val="00533ED6"/>
    <w:rsid w:val="00533F8C"/>
    <w:rsid w:val="00534D46"/>
    <w:rsid w:val="00535ADC"/>
    <w:rsid w:val="00535BFA"/>
    <w:rsid w:val="00535CC0"/>
    <w:rsid w:val="00536E22"/>
    <w:rsid w:val="00536F95"/>
    <w:rsid w:val="00537979"/>
    <w:rsid w:val="00541508"/>
    <w:rsid w:val="0054150C"/>
    <w:rsid w:val="0054252F"/>
    <w:rsid w:val="0054253D"/>
    <w:rsid w:val="00542E57"/>
    <w:rsid w:val="00543431"/>
    <w:rsid w:val="005434C6"/>
    <w:rsid w:val="00543E8B"/>
    <w:rsid w:val="00543ED0"/>
    <w:rsid w:val="005447D4"/>
    <w:rsid w:val="00544F1C"/>
    <w:rsid w:val="00544F4A"/>
    <w:rsid w:val="00545099"/>
    <w:rsid w:val="00545390"/>
    <w:rsid w:val="0054542F"/>
    <w:rsid w:val="00545F0D"/>
    <w:rsid w:val="00546E11"/>
    <w:rsid w:val="00547D9C"/>
    <w:rsid w:val="005508A9"/>
    <w:rsid w:val="00550A51"/>
    <w:rsid w:val="00550C49"/>
    <w:rsid w:val="00551203"/>
    <w:rsid w:val="00552C06"/>
    <w:rsid w:val="00552FEA"/>
    <w:rsid w:val="00553862"/>
    <w:rsid w:val="00554673"/>
    <w:rsid w:val="0055497F"/>
    <w:rsid w:val="00554E47"/>
    <w:rsid w:val="00554FC3"/>
    <w:rsid w:val="00555330"/>
    <w:rsid w:val="0055556F"/>
    <w:rsid w:val="00556242"/>
    <w:rsid w:val="00556381"/>
    <w:rsid w:val="005568AE"/>
    <w:rsid w:val="005569CE"/>
    <w:rsid w:val="00556F10"/>
    <w:rsid w:val="005571ED"/>
    <w:rsid w:val="005609D6"/>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72301"/>
    <w:rsid w:val="0057243A"/>
    <w:rsid w:val="00572A0C"/>
    <w:rsid w:val="00572F73"/>
    <w:rsid w:val="005731A6"/>
    <w:rsid w:val="005746C5"/>
    <w:rsid w:val="005746FE"/>
    <w:rsid w:val="005748D0"/>
    <w:rsid w:val="0057759E"/>
    <w:rsid w:val="0057778E"/>
    <w:rsid w:val="005836EE"/>
    <w:rsid w:val="0058373D"/>
    <w:rsid w:val="0058413D"/>
    <w:rsid w:val="00584A8A"/>
    <w:rsid w:val="00584D86"/>
    <w:rsid w:val="00584DC4"/>
    <w:rsid w:val="0058520E"/>
    <w:rsid w:val="005856CE"/>
    <w:rsid w:val="00585A45"/>
    <w:rsid w:val="00585B2D"/>
    <w:rsid w:val="005862BF"/>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7BE"/>
    <w:rsid w:val="00592C54"/>
    <w:rsid w:val="00593BFA"/>
    <w:rsid w:val="00594835"/>
    <w:rsid w:val="005A0B4C"/>
    <w:rsid w:val="005A0F70"/>
    <w:rsid w:val="005A1EBF"/>
    <w:rsid w:val="005A2211"/>
    <w:rsid w:val="005A2425"/>
    <w:rsid w:val="005A2850"/>
    <w:rsid w:val="005A2A6A"/>
    <w:rsid w:val="005A2E42"/>
    <w:rsid w:val="005A52B1"/>
    <w:rsid w:val="005A60FC"/>
    <w:rsid w:val="005A73D0"/>
    <w:rsid w:val="005A7AC2"/>
    <w:rsid w:val="005B06BD"/>
    <w:rsid w:val="005B0CAF"/>
    <w:rsid w:val="005B0CEA"/>
    <w:rsid w:val="005B1DC2"/>
    <w:rsid w:val="005B2310"/>
    <w:rsid w:val="005B289D"/>
    <w:rsid w:val="005B294C"/>
    <w:rsid w:val="005B38E6"/>
    <w:rsid w:val="005B41E3"/>
    <w:rsid w:val="005B44C4"/>
    <w:rsid w:val="005B7258"/>
    <w:rsid w:val="005B7C01"/>
    <w:rsid w:val="005C01C0"/>
    <w:rsid w:val="005C02C3"/>
    <w:rsid w:val="005C0467"/>
    <w:rsid w:val="005C04EA"/>
    <w:rsid w:val="005C09C0"/>
    <w:rsid w:val="005C0FF5"/>
    <w:rsid w:val="005C1324"/>
    <w:rsid w:val="005C137A"/>
    <w:rsid w:val="005C1DFF"/>
    <w:rsid w:val="005C1F77"/>
    <w:rsid w:val="005C2031"/>
    <w:rsid w:val="005C2B5D"/>
    <w:rsid w:val="005C374E"/>
    <w:rsid w:val="005C43CB"/>
    <w:rsid w:val="005C4969"/>
    <w:rsid w:val="005C53EE"/>
    <w:rsid w:val="005C5E2A"/>
    <w:rsid w:val="005C612F"/>
    <w:rsid w:val="005C6700"/>
    <w:rsid w:val="005C7110"/>
    <w:rsid w:val="005C7200"/>
    <w:rsid w:val="005D07D3"/>
    <w:rsid w:val="005D083A"/>
    <w:rsid w:val="005D214D"/>
    <w:rsid w:val="005D21AA"/>
    <w:rsid w:val="005D2301"/>
    <w:rsid w:val="005D36B8"/>
    <w:rsid w:val="005D3F7F"/>
    <w:rsid w:val="005D40E7"/>
    <w:rsid w:val="005D4537"/>
    <w:rsid w:val="005D4850"/>
    <w:rsid w:val="005D6142"/>
    <w:rsid w:val="005D6AAA"/>
    <w:rsid w:val="005D706C"/>
    <w:rsid w:val="005D73B6"/>
    <w:rsid w:val="005D7C1B"/>
    <w:rsid w:val="005E08EA"/>
    <w:rsid w:val="005E2F05"/>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F37"/>
    <w:rsid w:val="005F4045"/>
    <w:rsid w:val="005F40EF"/>
    <w:rsid w:val="005F4659"/>
    <w:rsid w:val="005F4850"/>
    <w:rsid w:val="005F667E"/>
    <w:rsid w:val="005F7EFF"/>
    <w:rsid w:val="006013AB"/>
    <w:rsid w:val="00601659"/>
    <w:rsid w:val="0060255F"/>
    <w:rsid w:val="00602F9F"/>
    <w:rsid w:val="00603039"/>
    <w:rsid w:val="0060354E"/>
    <w:rsid w:val="00603941"/>
    <w:rsid w:val="00603C12"/>
    <w:rsid w:val="00603CB9"/>
    <w:rsid w:val="00603DFD"/>
    <w:rsid w:val="00604853"/>
    <w:rsid w:val="0060517B"/>
    <w:rsid w:val="00605693"/>
    <w:rsid w:val="00605CB3"/>
    <w:rsid w:val="0060616E"/>
    <w:rsid w:val="00606322"/>
    <w:rsid w:val="00607AE0"/>
    <w:rsid w:val="0061083B"/>
    <w:rsid w:val="00610A52"/>
    <w:rsid w:val="006115C9"/>
    <w:rsid w:val="00611E08"/>
    <w:rsid w:val="00612AA7"/>
    <w:rsid w:val="00612ACF"/>
    <w:rsid w:val="006130E8"/>
    <w:rsid w:val="00613852"/>
    <w:rsid w:val="0061392E"/>
    <w:rsid w:val="00613ABA"/>
    <w:rsid w:val="006140C1"/>
    <w:rsid w:val="00614388"/>
    <w:rsid w:val="006148FA"/>
    <w:rsid w:val="00614F46"/>
    <w:rsid w:val="006150B1"/>
    <w:rsid w:val="006159F8"/>
    <w:rsid w:val="00616669"/>
    <w:rsid w:val="006167D3"/>
    <w:rsid w:val="00616DFF"/>
    <w:rsid w:val="006208F0"/>
    <w:rsid w:val="00620E05"/>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51C"/>
    <w:rsid w:val="0063693D"/>
    <w:rsid w:val="00636A48"/>
    <w:rsid w:val="00636C0A"/>
    <w:rsid w:val="00636F82"/>
    <w:rsid w:val="006375DF"/>
    <w:rsid w:val="00640119"/>
    <w:rsid w:val="00640251"/>
    <w:rsid w:val="00640EAF"/>
    <w:rsid w:val="006418A4"/>
    <w:rsid w:val="00641EB2"/>
    <w:rsid w:val="006423D7"/>
    <w:rsid w:val="00642C00"/>
    <w:rsid w:val="00643A8F"/>
    <w:rsid w:val="00644D19"/>
    <w:rsid w:val="00644E81"/>
    <w:rsid w:val="006450DE"/>
    <w:rsid w:val="00645A2A"/>
    <w:rsid w:val="00646977"/>
    <w:rsid w:val="006473C3"/>
    <w:rsid w:val="006475AF"/>
    <w:rsid w:val="006477A7"/>
    <w:rsid w:val="006479F0"/>
    <w:rsid w:val="00647AEF"/>
    <w:rsid w:val="00647B8B"/>
    <w:rsid w:val="00650627"/>
    <w:rsid w:val="006509E1"/>
    <w:rsid w:val="00650E55"/>
    <w:rsid w:val="00650F71"/>
    <w:rsid w:val="006527EA"/>
    <w:rsid w:val="00653653"/>
    <w:rsid w:val="00654981"/>
    <w:rsid w:val="0065629B"/>
    <w:rsid w:val="006564ED"/>
    <w:rsid w:val="00657681"/>
    <w:rsid w:val="00657965"/>
    <w:rsid w:val="00657D2A"/>
    <w:rsid w:val="006600F7"/>
    <w:rsid w:val="0066016D"/>
    <w:rsid w:val="00660640"/>
    <w:rsid w:val="006611BF"/>
    <w:rsid w:val="00662D85"/>
    <w:rsid w:val="00663469"/>
    <w:rsid w:val="006644EB"/>
    <w:rsid w:val="00665207"/>
    <w:rsid w:val="0066573D"/>
    <w:rsid w:val="006666A6"/>
    <w:rsid w:val="00667832"/>
    <w:rsid w:val="0067017C"/>
    <w:rsid w:val="006705B1"/>
    <w:rsid w:val="00670743"/>
    <w:rsid w:val="00670AC0"/>
    <w:rsid w:val="00670C88"/>
    <w:rsid w:val="00670E33"/>
    <w:rsid w:val="00670E8F"/>
    <w:rsid w:val="006712B4"/>
    <w:rsid w:val="00671E75"/>
    <w:rsid w:val="00673381"/>
    <w:rsid w:val="00673D63"/>
    <w:rsid w:val="00674AAE"/>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2CC2"/>
    <w:rsid w:val="00683503"/>
    <w:rsid w:val="00683AA6"/>
    <w:rsid w:val="00684F6E"/>
    <w:rsid w:val="00685CAD"/>
    <w:rsid w:val="0068719F"/>
    <w:rsid w:val="00687BA3"/>
    <w:rsid w:val="00687EED"/>
    <w:rsid w:val="006902A9"/>
    <w:rsid w:val="006905B3"/>
    <w:rsid w:val="006907ED"/>
    <w:rsid w:val="00690A2B"/>
    <w:rsid w:val="00690A30"/>
    <w:rsid w:val="00690C09"/>
    <w:rsid w:val="00690CEB"/>
    <w:rsid w:val="006916F2"/>
    <w:rsid w:val="00692804"/>
    <w:rsid w:val="00692C35"/>
    <w:rsid w:val="00692C4C"/>
    <w:rsid w:val="00695663"/>
    <w:rsid w:val="00695BBC"/>
    <w:rsid w:val="00696341"/>
    <w:rsid w:val="00696C09"/>
    <w:rsid w:val="0069712C"/>
    <w:rsid w:val="006A087C"/>
    <w:rsid w:val="006A178C"/>
    <w:rsid w:val="006A183F"/>
    <w:rsid w:val="006A1D9F"/>
    <w:rsid w:val="006A2C87"/>
    <w:rsid w:val="006A35F9"/>
    <w:rsid w:val="006A4560"/>
    <w:rsid w:val="006A45D1"/>
    <w:rsid w:val="006A46BE"/>
    <w:rsid w:val="006A517C"/>
    <w:rsid w:val="006A5FF9"/>
    <w:rsid w:val="006A60BB"/>
    <w:rsid w:val="006A6B33"/>
    <w:rsid w:val="006B0248"/>
    <w:rsid w:val="006B062C"/>
    <w:rsid w:val="006B0F1D"/>
    <w:rsid w:val="006B11FF"/>
    <w:rsid w:val="006B150F"/>
    <w:rsid w:val="006B2085"/>
    <w:rsid w:val="006B28ED"/>
    <w:rsid w:val="006B2DB5"/>
    <w:rsid w:val="006B2EF7"/>
    <w:rsid w:val="006B35B9"/>
    <w:rsid w:val="006B6D1C"/>
    <w:rsid w:val="006B6F48"/>
    <w:rsid w:val="006B77C0"/>
    <w:rsid w:val="006C0A89"/>
    <w:rsid w:val="006C14B9"/>
    <w:rsid w:val="006C37D7"/>
    <w:rsid w:val="006C42C1"/>
    <w:rsid w:val="006C4379"/>
    <w:rsid w:val="006C4839"/>
    <w:rsid w:val="006C4921"/>
    <w:rsid w:val="006C4947"/>
    <w:rsid w:val="006C4CC6"/>
    <w:rsid w:val="006C5272"/>
    <w:rsid w:val="006C5705"/>
    <w:rsid w:val="006C59F4"/>
    <w:rsid w:val="006C5B25"/>
    <w:rsid w:val="006C5FDB"/>
    <w:rsid w:val="006C6870"/>
    <w:rsid w:val="006C6929"/>
    <w:rsid w:val="006C7137"/>
    <w:rsid w:val="006C769F"/>
    <w:rsid w:val="006C77D6"/>
    <w:rsid w:val="006D02A9"/>
    <w:rsid w:val="006D079C"/>
    <w:rsid w:val="006D18BE"/>
    <w:rsid w:val="006D2082"/>
    <w:rsid w:val="006D281F"/>
    <w:rsid w:val="006D2871"/>
    <w:rsid w:val="006D2DC1"/>
    <w:rsid w:val="006D3014"/>
    <w:rsid w:val="006D3702"/>
    <w:rsid w:val="006D3A34"/>
    <w:rsid w:val="006D49A4"/>
    <w:rsid w:val="006D4D78"/>
    <w:rsid w:val="006D584A"/>
    <w:rsid w:val="006D62E4"/>
    <w:rsid w:val="006E041B"/>
    <w:rsid w:val="006E0581"/>
    <w:rsid w:val="006E0D4F"/>
    <w:rsid w:val="006E1AC2"/>
    <w:rsid w:val="006E2579"/>
    <w:rsid w:val="006E2B2A"/>
    <w:rsid w:val="006E3A2E"/>
    <w:rsid w:val="006E3AA3"/>
    <w:rsid w:val="006E3E6E"/>
    <w:rsid w:val="006E3F4E"/>
    <w:rsid w:val="006E5CEE"/>
    <w:rsid w:val="006E6015"/>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6F58D4"/>
    <w:rsid w:val="006F5A67"/>
    <w:rsid w:val="006F5BD0"/>
    <w:rsid w:val="0070084C"/>
    <w:rsid w:val="007016D7"/>
    <w:rsid w:val="00701DC4"/>
    <w:rsid w:val="0070274D"/>
    <w:rsid w:val="00703116"/>
    <w:rsid w:val="00703A1E"/>
    <w:rsid w:val="00703A4F"/>
    <w:rsid w:val="00704B9A"/>
    <w:rsid w:val="007061E7"/>
    <w:rsid w:val="00706677"/>
    <w:rsid w:val="00706F09"/>
    <w:rsid w:val="007073E5"/>
    <w:rsid w:val="00707422"/>
    <w:rsid w:val="00707429"/>
    <w:rsid w:val="00707909"/>
    <w:rsid w:val="00707FF9"/>
    <w:rsid w:val="00710133"/>
    <w:rsid w:val="0071018A"/>
    <w:rsid w:val="0071059C"/>
    <w:rsid w:val="00710818"/>
    <w:rsid w:val="00710BC2"/>
    <w:rsid w:val="00710FC0"/>
    <w:rsid w:val="007110C3"/>
    <w:rsid w:val="00712942"/>
    <w:rsid w:val="00713A8B"/>
    <w:rsid w:val="00714185"/>
    <w:rsid w:val="007141A8"/>
    <w:rsid w:val="00714554"/>
    <w:rsid w:val="00714843"/>
    <w:rsid w:val="0071532A"/>
    <w:rsid w:val="00715A1D"/>
    <w:rsid w:val="007161EE"/>
    <w:rsid w:val="007168E1"/>
    <w:rsid w:val="00717FA9"/>
    <w:rsid w:val="00720038"/>
    <w:rsid w:val="00720068"/>
    <w:rsid w:val="0072012A"/>
    <w:rsid w:val="007224B5"/>
    <w:rsid w:val="00722FAC"/>
    <w:rsid w:val="0072337E"/>
    <w:rsid w:val="0072349F"/>
    <w:rsid w:val="007235BD"/>
    <w:rsid w:val="00723D7D"/>
    <w:rsid w:val="00723DDA"/>
    <w:rsid w:val="00724CC2"/>
    <w:rsid w:val="00725579"/>
    <w:rsid w:val="007255A8"/>
    <w:rsid w:val="00725723"/>
    <w:rsid w:val="007259BA"/>
    <w:rsid w:val="00725A93"/>
    <w:rsid w:val="00725B91"/>
    <w:rsid w:val="007261B3"/>
    <w:rsid w:val="007268FA"/>
    <w:rsid w:val="00726A2B"/>
    <w:rsid w:val="00726D8F"/>
    <w:rsid w:val="007277CE"/>
    <w:rsid w:val="007314B1"/>
    <w:rsid w:val="00731E10"/>
    <w:rsid w:val="007325A1"/>
    <w:rsid w:val="00732A8E"/>
    <w:rsid w:val="00733892"/>
    <w:rsid w:val="007339A9"/>
    <w:rsid w:val="00733DE9"/>
    <w:rsid w:val="007351F2"/>
    <w:rsid w:val="00736DB0"/>
    <w:rsid w:val="00737557"/>
    <w:rsid w:val="007375F5"/>
    <w:rsid w:val="0073790A"/>
    <w:rsid w:val="00740121"/>
    <w:rsid w:val="00740B7F"/>
    <w:rsid w:val="00740BF5"/>
    <w:rsid w:val="00741A49"/>
    <w:rsid w:val="007432D2"/>
    <w:rsid w:val="00743568"/>
    <w:rsid w:val="00743F64"/>
    <w:rsid w:val="007441BC"/>
    <w:rsid w:val="007444D2"/>
    <w:rsid w:val="00744C0C"/>
    <w:rsid w:val="00744FE7"/>
    <w:rsid w:val="00745106"/>
    <w:rsid w:val="007468A6"/>
    <w:rsid w:val="00746B9C"/>
    <w:rsid w:val="00746E6D"/>
    <w:rsid w:val="00747A7E"/>
    <w:rsid w:val="00750BBA"/>
    <w:rsid w:val="00750D11"/>
    <w:rsid w:val="00750D4F"/>
    <w:rsid w:val="0075316D"/>
    <w:rsid w:val="007539CB"/>
    <w:rsid w:val="00753C02"/>
    <w:rsid w:val="00754334"/>
    <w:rsid w:val="00754E1E"/>
    <w:rsid w:val="007555EA"/>
    <w:rsid w:val="007556E1"/>
    <w:rsid w:val="00756237"/>
    <w:rsid w:val="007569A2"/>
    <w:rsid w:val="00756D12"/>
    <w:rsid w:val="00756F02"/>
    <w:rsid w:val="00760508"/>
    <w:rsid w:val="0076054F"/>
    <w:rsid w:val="00761D8B"/>
    <w:rsid w:val="007625E2"/>
    <w:rsid w:val="00762DB8"/>
    <w:rsid w:val="007631A6"/>
    <w:rsid w:val="00763204"/>
    <w:rsid w:val="00763C4E"/>
    <w:rsid w:val="0076422F"/>
    <w:rsid w:val="00764C42"/>
    <w:rsid w:val="00764D4A"/>
    <w:rsid w:val="00764FB1"/>
    <w:rsid w:val="00765569"/>
    <w:rsid w:val="007659C1"/>
    <w:rsid w:val="007669A6"/>
    <w:rsid w:val="00766C94"/>
    <w:rsid w:val="00766EDF"/>
    <w:rsid w:val="007674FA"/>
    <w:rsid w:val="007704A2"/>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2CFD"/>
    <w:rsid w:val="00783382"/>
    <w:rsid w:val="00783979"/>
    <w:rsid w:val="00783BB8"/>
    <w:rsid w:val="00784D7F"/>
    <w:rsid w:val="00784EB1"/>
    <w:rsid w:val="007856BC"/>
    <w:rsid w:val="007872A6"/>
    <w:rsid w:val="0078795F"/>
    <w:rsid w:val="0079103A"/>
    <w:rsid w:val="007912C7"/>
    <w:rsid w:val="00791B01"/>
    <w:rsid w:val="00792A16"/>
    <w:rsid w:val="00792F25"/>
    <w:rsid w:val="00793953"/>
    <w:rsid w:val="007941FC"/>
    <w:rsid w:val="00794778"/>
    <w:rsid w:val="00794E41"/>
    <w:rsid w:val="007952BA"/>
    <w:rsid w:val="00795C91"/>
    <w:rsid w:val="00796F46"/>
    <w:rsid w:val="00797552"/>
    <w:rsid w:val="007976DC"/>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DFF"/>
    <w:rsid w:val="007A76B4"/>
    <w:rsid w:val="007A7931"/>
    <w:rsid w:val="007B04C9"/>
    <w:rsid w:val="007B23E4"/>
    <w:rsid w:val="007B27C4"/>
    <w:rsid w:val="007B2D14"/>
    <w:rsid w:val="007B36CD"/>
    <w:rsid w:val="007B3960"/>
    <w:rsid w:val="007B40EA"/>
    <w:rsid w:val="007B49CA"/>
    <w:rsid w:val="007B546F"/>
    <w:rsid w:val="007B5F5A"/>
    <w:rsid w:val="007B6532"/>
    <w:rsid w:val="007B65C2"/>
    <w:rsid w:val="007B69F6"/>
    <w:rsid w:val="007B6B45"/>
    <w:rsid w:val="007B6CBA"/>
    <w:rsid w:val="007B6F94"/>
    <w:rsid w:val="007B707E"/>
    <w:rsid w:val="007C0408"/>
    <w:rsid w:val="007C1A4E"/>
    <w:rsid w:val="007C1E5B"/>
    <w:rsid w:val="007C22CB"/>
    <w:rsid w:val="007C2C2B"/>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C7ADD"/>
    <w:rsid w:val="007D02C5"/>
    <w:rsid w:val="007D0EF3"/>
    <w:rsid w:val="007D2B31"/>
    <w:rsid w:val="007D2B64"/>
    <w:rsid w:val="007D303D"/>
    <w:rsid w:val="007D314C"/>
    <w:rsid w:val="007D379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850"/>
    <w:rsid w:val="007E1F60"/>
    <w:rsid w:val="007E3222"/>
    <w:rsid w:val="007E3E3F"/>
    <w:rsid w:val="007E3FAB"/>
    <w:rsid w:val="007E45CE"/>
    <w:rsid w:val="007E51DC"/>
    <w:rsid w:val="007E6891"/>
    <w:rsid w:val="007E721A"/>
    <w:rsid w:val="007E785B"/>
    <w:rsid w:val="007E7C0A"/>
    <w:rsid w:val="007E7C81"/>
    <w:rsid w:val="007F0385"/>
    <w:rsid w:val="007F0794"/>
    <w:rsid w:val="007F0C06"/>
    <w:rsid w:val="007F0EEE"/>
    <w:rsid w:val="007F0F76"/>
    <w:rsid w:val="007F1C8C"/>
    <w:rsid w:val="007F2CE1"/>
    <w:rsid w:val="007F34EC"/>
    <w:rsid w:val="007F3856"/>
    <w:rsid w:val="007F427C"/>
    <w:rsid w:val="007F44C4"/>
    <w:rsid w:val="007F46CF"/>
    <w:rsid w:val="007F472E"/>
    <w:rsid w:val="007F5146"/>
    <w:rsid w:val="007F5964"/>
    <w:rsid w:val="007F61F4"/>
    <w:rsid w:val="007F6778"/>
    <w:rsid w:val="007F7119"/>
    <w:rsid w:val="007F7D95"/>
    <w:rsid w:val="00800972"/>
    <w:rsid w:val="0080247D"/>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4A18"/>
    <w:rsid w:val="00814F10"/>
    <w:rsid w:val="00815019"/>
    <w:rsid w:val="0081599F"/>
    <w:rsid w:val="00815B36"/>
    <w:rsid w:val="00815C92"/>
    <w:rsid w:val="00815DA9"/>
    <w:rsid w:val="0081600D"/>
    <w:rsid w:val="008160B2"/>
    <w:rsid w:val="00817243"/>
    <w:rsid w:val="00821516"/>
    <w:rsid w:val="00821A79"/>
    <w:rsid w:val="00822307"/>
    <w:rsid w:val="00822414"/>
    <w:rsid w:val="0082266A"/>
    <w:rsid w:val="00822E41"/>
    <w:rsid w:val="008241C4"/>
    <w:rsid w:val="0082452E"/>
    <w:rsid w:val="00824774"/>
    <w:rsid w:val="008249EC"/>
    <w:rsid w:val="00827370"/>
    <w:rsid w:val="008274C3"/>
    <w:rsid w:val="00827639"/>
    <w:rsid w:val="00827960"/>
    <w:rsid w:val="00827B31"/>
    <w:rsid w:val="00827CEC"/>
    <w:rsid w:val="0083033E"/>
    <w:rsid w:val="008312DE"/>
    <w:rsid w:val="00831BCF"/>
    <w:rsid w:val="008320FF"/>
    <w:rsid w:val="00832411"/>
    <w:rsid w:val="008325CB"/>
    <w:rsid w:val="00833185"/>
    <w:rsid w:val="0083338D"/>
    <w:rsid w:val="0083387C"/>
    <w:rsid w:val="008357B4"/>
    <w:rsid w:val="008362D2"/>
    <w:rsid w:val="00840ACA"/>
    <w:rsid w:val="00841519"/>
    <w:rsid w:val="00841A3F"/>
    <w:rsid w:val="00841EB9"/>
    <w:rsid w:val="00844595"/>
    <w:rsid w:val="00844D39"/>
    <w:rsid w:val="008455BA"/>
    <w:rsid w:val="00845615"/>
    <w:rsid w:val="00846693"/>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B95"/>
    <w:rsid w:val="00862EDC"/>
    <w:rsid w:val="00862FD9"/>
    <w:rsid w:val="008631FA"/>
    <w:rsid w:val="0086336B"/>
    <w:rsid w:val="00863D22"/>
    <w:rsid w:val="00863E20"/>
    <w:rsid w:val="00863EBB"/>
    <w:rsid w:val="00864100"/>
    <w:rsid w:val="00864253"/>
    <w:rsid w:val="0086451E"/>
    <w:rsid w:val="00864987"/>
    <w:rsid w:val="00865017"/>
    <w:rsid w:val="00865481"/>
    <w:rsid w:val="008657B4"/>
    <w:rsid w:val="0086596B"/>
    <w:rsid w:val="008670CD"/>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612"/>
    <w:rsid w:val="00875C78"/>
    <w:rsid w:val="00876F59"/>
    <w:rsid w:val="00876FB1"/>
    <w:rsid w:val="00877132"/>
    <w:rsid w:val="008776D8"/>
    <w:rsid w:val="0088035D"/>
    <w:rsid w:val="00880666"/>
    <w:rsid w:val="00880953"/>
    <w:rsid w:val="00880BBF"/>
    <w:rsid w:val="008819A3"/>
    <w:rsid w:val="008832F5"/>
    <w:rsid w:val="00883C62"/>
    <w:rsid w:val="0088541D"/>
    <w:rsid w:val="00886172"/>
    <w:rsid w:val="00887DCC"/>
    <w:rsid w:val="008901CA"/>
    <w:rsid w:val="0089136D"/>
    <w:rsid w:val="008914F1"/>
    <w:rsid w:val="008917C3"/>
    <w:rsid w:val="008918E5"/>
    <w:rsid w:val="00891A43"/>
    <w:rsid w:val="0089253E"/>
    <w:rsid w:val="00892774"/>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332D"/>
    <w:rsid w:val="008A3BFB"/>
    <w:rsid w:val="008A403F"/>
    <w:rsid w:val="008A42DE"/>
    <w:rsid w:val="008A42FD"/>
    <w:rsid w:val="008A516B"/>
    <w:rsid w:val="008A59B7"/>
    <w:rsid w:val="008A5AB0"/>
    <w:rsid w:val="008A6663"/>
    <w:rsid w:val="008A66BB"/>
    <w:rsid w:val="008A68A2"/>
    <w:rsid w:val="008A6966"/>
    <w:rsid w:val="008A6EE2"/>
    <w:rsid w:val="008A6F8E"/>
    <w:rsid w:val="008A73AB"/>
    <w:rsid w:val="008B0705"/>
    <w:rsid w:val="008B0D24"/>
    <w:rsid w:val="008B1CAB"/>
    <w:rsid w:val="008B2A7F"/>
    <w:rsid w:val="008B2B23"/>
    <w:rsid w:val="008B2E6E"/>
    <w:rsid w:val="008B31DA"/>
    <w:rsid w:val="008B3306"/>
    <w:rsid w:val="008B37F5"/>
    <w:rsid w:val="008B3C0C"/>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8E3"/>
    <w:rsid w:val="008C3ABC"/>
    <w:rsid w:val="008C41EA"/>
    <w:rsid w:val="008C459B"/>
    <w:rsid w:val="008C46A8"/>
    <w:rsid w:val="008C4E2A"/>
    <w:rsid w:val="008C7774"/>
    <w:rsid w:val="008D098B"/>
    <w:rsid w:val="008D0A21"/>
    <w:rsid w:val="008D0BE5"/>
    <w:rsid w:val="008D2008"/>
    <w:rsid w:val="008D235A"/>
    <w:rsid w:val="008D3D5A"/>
    <w:rsid w:val="008D3E8F"/>
    <w:rsid w:val="008D4B16"/>
    <w:rsid w:val="008D6083"/>
    <w:rsid w:val="008D6A45"/>
    <w:rsid w:val="008D7595"/>
    <w:rsid w:val="008D7D4C"/>
    <w:rsid w:val="008D7E5C"/>
    <w:rsid w:val="008E022F"/>
    <w:rsid w:val="008E02BB"/>
    <w:rsid w:val="008E0579"/>
    <w:rsid w:val="008E0ADF"/>
    <w:rsid w:val="008E0B88"/>
    <w:rsid w:val="008E1319"/>
    <w:rsid w:val="008E26CF"/>
    <w:rsid w:val="008E2F7F"/>
    <w:rsid w:val="008E3199"/>
    <w:rsid w:val="008E32EE"/>
    <w:rsid w:val="008E3525"/>
    <w:rsid w:val="008E3A45"/>
    <w:rsid w:val="008E41CB"/>
    <w:rsid w:val="008E4898"/>
    <w:rsid w:val="008E57C3"/>
    <w:rsid w:val="008E681F"/>
    <w:rsid w:val="008E6D75"/>
    <w:rsid w:val="008E789E"/>
    <w:rsid w:val="008E7E5A"/>
    <w:rsid w:val="008F04A8"/>
    <w:rsid w:val="008F0CDD"/>
    <w:rsid w:val="008F12E6"/>
    <w:rsid w:val="008F1300"/>
    <w:rsid w:val="008F2128"/>
    <w:rsid w:val="008F2800"/>
    <w:rsid w:val="008F2D2C"/>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62D"/>
    <w:rsid w:val="0090067B"/>
    <w:rsid w:val="00900C6F"/>
    <w:rsid w:val="00901612"/>
    <w:rsid w:val="00901970"/>
    <w:rsid w:val="00901DBD"/>
    <w:rsid w:val="00901E82"/>
    <w:rsid w:val="00902210"/>
    <w:rsid w:val="00902D52"/>
    <w:rsid w:val="009030A3"/>
    <w:rsid w:val="0090338A"/>
    <w:rsid w:val="00903543"/>
    <w:rsid w:val="00903D82"/>
    <w:rsid w:val="0090460A"/>
    <w:rsid w:val="00906284"/>
    <w:rsid w:val="0090639B"/>
    <w:rsid w:val="00906591"/>
    <w:rsid w:val="00906672"/>
    <w:rsid w:val="00906E5F"/>
    <w:rsid w:val="0090767B"/>
    <w:rsid w:val="00911037"/>
    <w:rsid w:val="00911304"/>
    <w:rsid w:val="009115EE"/>
    <w:rsid w:val="009124D7"/>
    <w:rsid w:val="0091254E"/>
    <w:rsid w:val="00912A2E"/>
    <w:rsid w:val="00912B26"/>
    <w:rsid w:val="00914350"/>
    <w:rsid w:val="0091446C"/>
    <w:rsid w:val="0091489A"/>
    <w:rsid w:val="009149AC"/>
    <w:rsid w:val="00914CE1"/>
    <w:rsid w:val="0091528E"/>
    <w:rsid w:val="00915D7A"/>
    <w:rsid w:val="00916607"/>
    <w:rsid w:val="00916AEA"/>
    <w:rsid w:val="00916CF5"/>
    <w:rsid w:val="009207B6"/>
    <w:rsid w:val="009213A8"/>
    <w:rsid w:val="0092145D"/>
    <w:rsid w:val="00921572"/>
    <w:rsid w:val="009223F0"/>
    <w:rsid w:val="00922A4D"/>
    <w:rsid w:val="00923ABD"/>
    <w:rsid w:val="00923B8E"/>
    <w:rsid w:val="00925607"/>
    <w:rsid w:val="00927567"/>
    <w:rsid w:val="009304A6"/>
    <w:rsid w:val="009305BF"/>
    <w:rsid w:val="0093075C"/>
    <w:rsid w:val="00930A14"/>
    <w:rsid w:val="00930E6B"/>
    <w:rsid w:val="00931874"/>
    <w:rsid w:val="00931986"/>
    <w:rsid w:val="00932459"/>
    <w:rsid w:val="00932709"/>
    <w:rsid w:val="00933263"/>
    <w:rsid w:val="0093363E"/>
    <w:rsid w:val="00935845"/>
    <w:rsid w:val="00935D7C"/>
    <w:rsid w:val="00936164"/>
    <w:rsid w:val="00936503"/>
    <w:rsid w:val="00937E3F"/>
    <w:rsid w:val="0094034F"/>
    <w:rsid w:val="00940A99"/>
    <w:rsid w:val="00942BAA"/>
    <w:rsid w:val="00942E06"/>
    <w:rsid w:val="00943A59"/>
    <w:rsid w:val="00945BD2"/>
    <w:rsid w:val="00945D56"/>
    <w:rsid w:val="009464DA"/>
    <w:rsid w:val="00947F21"/>
    <w:rsid w:val="00951157"/>
    <w:rsid w:val="009512D2"/>
    <w:rsid w:val="00951F76"/>
    <w:rsid w:val="00952399"/>
    <w:rsid w:val="00952516"/>
    <w:rsid w:val="009539F9"/>
    <w:rsid w:val="00953E30"/>
    <w:rsid w:val="009541A8"/>
    <w:rsid w:val="00954217"/>
    <w:rsid w:val="0095461F"/>
    <w:rsid w:val="00954953"/>
    <w:rsid w:val="00955C43"/>
    <w:rsid w:val="009563BC"/>
    <w:rsid w:val="0095687C"/>
    <w:rsid w:val="009569AC"/>
    <w:rsid w:val="00956A0D"/>
    <w:rsid w:val="00956BF9"/>
    <w:rsid w:val="009573C2"/>
    <w:rsid w:val="00957A85"/>
    <w:rsid w:val="00957CBE"/>
    <w:rsid w:val="00960C0C"/>
    <w:rsid w:val="009616AC"/>
    <w:rsid w:val="00961E06"/>
    <w:rsid w:val="00962B6C"/>
    <w:rsid w:val="009640E0"/>
    <w:rsid w:val="00964CD6"/>
    <w:rsid w:val="00964E3A"/>
    <w:rsid w:val="0096560B"/>
    <w:rsid w:val="00966CA3"/>
    <w:rsid w:val="00966E6D"/>
    <w:rsid w:val="00967170"/>
    <w:rsid w:val="00967278"/>
    <w:rsid w:val="009674A5"/>
    <w:rsid w:val="00967BF7"/>
    <w:rsid w:val="00970562"/>
    <w:rsid w:val="0097122E"/>
    <w:rsid w:val="00971CC4"/>
    <w:rsid w:val="00971E6C"/>
    <w:rsid w:val="00971F36"/>
    <w:rsid w:val="009729D3"/>
    <w:rsid w:val="00972A9E"/>
    <w:rsid w:val="009743A8"/>
    <w:rsid w:val="009743DA"/>
    <w:rsid w:val="00974995"/>
    <w:rsid w:val="00974A65"/>
    <w:rsid w:val="009755D1"/>
    <w:rsid w:val="00975D98"/>
    <w:rsid w:val="009762CC"/>
    <w:rsid w:val="00976723"/>
    <w:rsid w:val="00976E06"/>
    <w:rsid w:val="00976E20"/>
    <w:rsid w:val="009770C1"/>
    <w:rsid w:val="00977826"/>
    <w:rsid w:val="00980003"/>
    <w:rsid w:val="00981C74"/>
    <w:rsid w:val="009825E8"/>
    <w:rsid w:val="009844DC"/>
    <w:rsid w:val="00984581"/>
    <w:rsid w:val="009857AA"/>
    <w:rsid w:val="00985E1B"/>
    <w:rsid w:val="00986687"/>
    <w:rsid w:val="00986821"/>
    <w:rsid w:val="00986D61"/>
    <w:rsid w:val="00987391"/>
    <w:rsid w:val="00987890"/>
    <w:rsid w:val="00987F2D"/>
    <w:rsid w:val="00990755"/>
    <w:rsid w:val="00990AE5"/>
    <w:rsid w:val="00990DBE"/>
    <w:rsid w:val="009911B4"/>
    <w:rsid w:val="00991235"/>
    <w:rsid w:val="00991BB6"/>
    <w:rsid w:val="00991DA1"/>
    <w:rsid w:val="009934B9"/>
    <w:rsid w:val="00993AAA"/>
    <w:rsid w:val="009946B6"/>
    <w:rsid w:val="009946D2"/>
    <w:rsid w:val="00994BFC"/>
    <w:rsid w:val="00994D83"/>
    <w:rsid w:val="0099567A"/>
    <w:rsid w:val="00995D5A"/>
    <w:rsid w:val="00995F4A"/>
    <w:rsid w:val="009960FF"/>
    <w:rsid w:val="009962A6"/>
    <w:rsid w:val="009965BE"/>
    <w:rsid w:val="00996D27"/>
    <w:rsid w:val="00997171"/>
    <w:rsid w:val="00997690"/>
    <w:rsid w:val="009A0D79"/>
    <w:rsid w:val="009A107C"/>
    <w:rsid w:val="009A1139"/>
    <w:rsid w:val="009A15F4"/>
    <w:rsid w:val="009A2070"/>
    <w:rsid w:val="009A23BC"/>
    <w:rsid w:val="009A258D"/>
    <w:rsid w:val="009A286E"/>
    <w:rsid w:val="009A35CA"/>
    <w:rsid w:val="009A3BB9"/>
    <w:rsid w:val="009A5728"/>
    <w:rsid w:val="009A5AB6"/>
    <w:rsid w:val="009A6108"/>
    <w:rsid w:val="009A666C"/>
    <w:rsid w:val="009A6B30"/>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E8F"/>
    <w:rsid w:val="009B4EAF"/>
    <w:rsid w:val="009B5868"/>
    <w:rsid w:val="009B58F0"/>
    <w:rsid w:val="009B664B"/>
    <w:rsid w:val="009B6A57"/>
    <w:rsid w:val="009B6CDD"/>
    <w:rsid w:val="009B6CE7"/>
    <w:rsid w:val="009B7F80"/>
    <w:rsid w:val="009C0B01"/>
    <w:rsid w:val="009C0D51"/>
    <w:rsid w:val="009C0D72"/>
    <w:rsid w:val="009C11D8"/>
    <w:rsid w:val="009C189F"/>
    <w:rsid w:val="009C18A5"/>
    <w:rsid w:val="009C1A36"/>
    <w:rsid w:val="009C1DEB"/>
    <w:rsid w:val="009C1FF7"/>
    <w:rsid w:val="009C24E2"/>
    <w:rsid w:val="009C251D"/>
    <w:rsid w:val="009C337E"/>
    <w:rsid w:val="009C3A18"/>
    <w:rsid w:val="009C3E52"/>
    <w:rsid w:val="009C4117"/>
    <w:rsid w:val="009C4C9F"/>
    <w:rsid w:val="009C4D24"/>
    <w:rsid w:val="009C5445"/>
    <w:rsid w:val="009C5C27"/>
    <w:rsid w:val="009C7432"/>
    <w:rsid w:val="009C7E9A"/>
    <w:rsid w:val="009D07BB"/>
    <w:rsid w:val="009D08AD"/>
    <w:rsid w:val="009D0AE9"/>
    <w:rsid w:val="009D1AC1"/>
    <w:rsid w:val="009D2A30"/>
    <w:rsid w:val="009D321E"/>
    <w:rsid w:val="009D3314"/>
    <w:rsid w:val="009D33A2"/>
    <w:rsid w:val="009D3710"/>
    <w:rsid w:val="009D3E49"/>
    <w:rsid w:val="009D4047"/>
    <w:rsid w:val="009D4631"/>
    <w:rsid w:val="009D4BA2"/>
    <w:rsid w:val="009D4C23"/>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6037"/>
    <w:rsid w:val="009E78A4"/>
    <w:rsid w:val="009E7B21"/>
    <w:rsid w:val="009F0BD1"/>
    <w:rsid w:val="009F0EBB"/>
    <w:rsid w:val="009F17A9"/>
    <w:rsid w:val="009F2639"/>
    <w:rsid w:val="009F31A3"/>
    <w:rsid w:val="009F3508"/>
    <w:rsid w:val="009F4088"/>
    <w:rsid w:val="009F4473"/>
    <w:rsid w:val="009F4A86"/>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51"/>
    <w:rsid w:val="00A10D5C"/>
    <w:rsid w:val="00A10F11"/>
    <w:rsid w:val="00A116AC"/>
    <w:rsid w:val="00A118D8"/>
    <w:rsid w:val="00A11F9E"/>
    <w:rsid w:val="00A1247C"/>
    <w:rsid w:val="00A12564"/>
    <w:rsid w:val="00A13860"/>
    <w:rsid w:val="00A13969"/>
    <w:rsid w:val="00A13A83"/>
    <w:rsid w:val="00A13B07"/>
    <w:rsid w:val="00A148D5"/>
    <w:rsid w:val="00A15AB1"/>
    <w:rsid w:val="00A15EC1"/>
    <w:rsid w:val="00A16012"/>
    <w:rsid w:val="00A16988"/>
    <w:rsid w:val="00A176D7"/>
    <w:rsid w:val="00A176EB"/>
    <w:rsid w:val="00A20806"/>
    <w:rsid w:val="00A20FB6"/>
    <w:rsid w:val="00A21001"/>
    <w:rsid w:val="00A214A9"/>
    <w:rsid w:val="00A22FA5"/>
    <w:rsid w:val="00A236BB"/>
    <w:rsid w:val="00A24C79"/>
    <w:rsid w:val="00A25B5D"/>
    <w:rsid w:val="00A262BA"/>
    <w:rsid w:val="00A27D4E"/>
    <w:rsid w:val="00A3004B"/>
    <w:rsid w:val="00A30420"/>
    <w:rsid w:val="00A31CA8"/>
    <w:rsid w:val="00A32F30"/>
    <w:rsid w:val="00A3391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B11"/>
    <w:rsid w:val="00A43E54"/>
    <w:rsid w:val="00A44679"/>
    <w:rsid w:val="00A44A46"/>
    <w:rsid w:val="00A4714A"/>
    <w:rsid w:val="00A47627"/>
    <w:rsid w:val="00A47DF5"/>
    <w:rsid w:val="00A51BA4"/>
    <w:rsid w:val="00A51E9C"/>
    <w:rsid w:val="00A51F4D"/>
    <w:rsid w:val="00A52152"/>
    <w:rsid w:val="00A52B3A"/>
    <w:rsid w:val="00A52BF8"/>
    <w:rsid w:val="00A533B6"/>
    <w:rsid w:val="00A5345F"/>
    <w:rsid w:val="00A54642"/>
    <w:rsid w:val="00A555CF"/>
    <w:rsid w:val="00A558B6"/>
    <w:rsid w:val="00A55CA8"/>
    <w:rsid w:val="00A565A5"/>
    <w:rsid w:val="00A576DE"/>
    <w:rsid w:val="00A57767"/>
    <w:rsid w:val="00A57C57"/>
    <w:rsid w:val="00A60250"/>
    <w:rsid w:val="00A6035B"/>
    <w:rsid w:val="00A608CE"/>
    <w:rsid w:val="00A610EB"/>
    <w:rsid w:val="00A6152F"/>
    <w:rsid w:val="00A61CAD"/>
    <w:rsid w:val="00A61F1F"/>
    <w:rsid w:val="00A62CD5"/>
    <w:rsid w:val="00A632AE"/>
    <w:rsid w:val="00A633B2"/>
    <w:rsid w:val="00A634F0"/>
    <w:rsid w:val="00A642DC"/>
    <w:rsid w:val="00A6476B"/>
    <w:rsid w:val="00A6551F"/>
    <w:rsid w:val="00A66BBA"/>
    <w:rsid w:val="00A6720C"/>
    <w:rsid w:val="00A6737A"/>
    <w:rsid w:val="00A678A6"/>
    <w:rsid w:val="00A67B2F"/>
    <w:rsid w:val="00A70B4B"/>
    <w:rsid w:val="00A72E14"/>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E6A"/>
    <w:rsid w:val="00A8237A"/>
    <w:rsid w:val="00A83938"/>
    <w:rsid w:val="00A83BBB"/>
    <w:rsid w:val="00A84825"/>
    <w:rsid w:val="00A84F40"/>
    <w:rsid w:val="00A85202"/>
    <w:rsid w:val="00A8568A"/>
    <w:rsid w:val="00A85806"/>
    <w:rsid w:val="00A85C6E"/>
    <w:rsid w:val="00A85E8B"/>
    <w:rsid w:val="00A8773E"/>
    <w:rsid w:val="00A87A7F"/>
    <w:rsid w:val="00A87C07"/>
    <w:rsid w:val="00A87D1D"/>
    <w:rsid w:val="00A9079C"/>
    <w:rsid w:val="00A90C71"/>
    <w:rsid w:val="00A90C77"/>
    <w:rsid w:val="00A90DEA"/>
    <w:rsid w:val="00A90DEF"/>
    <w:rsid w:val="00A90E66"/>
    <w:rsid w:val="00A90F6C"/>
    <w:rsid w:val="00A92DF6"/>
    <w:rsid w:val="00A933D2"/>
    <w:rsid w:val="00A93579"/>
    <w:rsid w:val="00A93A4C"/>
    <w:rsid w:val="00A941A3"/>
    <w:rsid w:val="00A94638"/>
    <w:rsid w:val="00A952B2"/>
    <w:rsid w:val="00A959A0"/>
    <w:rsid w:val="00A95D4E"/>
    <w:rsid w:val="00A962FB"/>
    <w:rsid w:val="00A972A9"/>
    <w:rsid w:val="00AA0EB5"/>
    <w:rsid w:val="00AA0FD6"/>
    <w:rsid w:val="00AA2C08"/>
    <w:rsid w:val="00AA32BB"/>
    <w:rsid w:val="00AA453C"/>
    <w:rsid w:val="00AA4831"/>
    <w:rsid w:val="00AA4A77"/>
    <w:rsid w:val="00AA60C7"/>
    <w:rsid w:val="00AA69E9"/>
    <w:rsid w:val="00AA6B0F"/>
    <w:rsid w:val="00AA6BE0"/>
    <w:rsid w:val="00AA6D67"/>
    <w:rsid w:val="00AA722D"/>
    <w:rsid w:val="00AA7E5E"/>
    <w:rsid w:val="00AB042F"/>
    <w:rsid w:val="00AB063E"/>
    <w:rsid w:val="00AB110B"/>
    <w:rsid w:val="00AB16DC"/>
    <w:rsid w:val="00AB1EBF"/>
    <w:rsid w:val="00AB23AD"/>
    <w:rsid w:val="00AB2BBF"/>
    <w:rsid w:val="00AB3828"/>
    <w:rsid w:val="00AB48BB"/>
    <w:rsid w:val="00AB4978"/>
    <w:rsid w:val="00AB5235"/>
    <w:rsid w:val="00AB5436"/>
    <w:rsid w:val="00AB57CD"/>
    <w:rsid w:val="00AB6DF7"/>
    <w:rsid w:val="00AC14BA"/>
    <w:rsid w:val="00AC18CE"/>
    <w:rsid w:val="00AC225C"/>
    <w:rsid w:val="00AC285B"/>
    <w:rsid w:val="00AC3312"/>
    <w:rsid w:val="00AC3377"/>
    <w:rsid w:val="00AC3529"/>
    <w:rsid w:val="00AC3ED8"/>
    <w:rsid w:val="00AC42DC"/>
    <w:rsid w:val="00AC453B"/>
    <w:rsid w:val="00AC4E8C"/>
    <w:rsid w:val="00AC519D"/>
    <w:rsid w:val="00AC6807"/>
    <w:rsid w:val="00AC6B2E"/>
    <w:rsid w:val="00AC6F3E"/>
    <w:rsid w:val="00AC777A"/>
    <w:rsid w:val="00AC7804"/>
    <w:rsid w:val="00AD0D6E"/>
    <w:rsid w:val="00AD0E60"/>
    <w:rsid w:val="00AD0EF0"/>
    <w:rsid w:val="00AD16C2"/>
    <w:rsid w:val="00AD1D74"/>
    <w:rsid w:val="00AD21BB"/>
    <w:rsid w:val="00AD2206"/>
    <w:rsid w:val="00AD273C"/>
    <w:rsid w:val="00AD30F1"/>
    <w:rsid w:val="00AD399F"/>
    <w:rsid w:val="00AD3B01"/>
    <w:rsid w:val="00AD3C10"/>
    <w:rsid w:val="00AD3F14"/>
    <w:rsid w:val="00AD4004"/>
    <w:rsid w:val="00AD41E8"/>
    <w:rsid w:val="00AD53A8"/>
    <w:rsid w:val="00AD53D1"/>
    <w:rsid w:val="00AD5E71"/>
    <w:rsid w:val="00AD5F43"/>
    <w:rsid w:val="00AD695F"/>
    <w:rsid w:val="00AD698D"/>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70F7"/>
    <w:rsid w:val="00AE7E09"/>
    <w:rsid w:val="00AF0215"/>
    <w:rsid w:val="00AF07F4"/>
    <w:rsid w:val="00AF1134"/>
    <w:rsid w:val="00AF1B92"/>
    <w:rsid w:val="00AF1D10"/>
    <w:rsid w:val="00AF207E"/>
    <w:rsid w:val="00AF21BA"/>
    <w:rsid w:val="00AF26F5"/>
    <w:rsid w:val="00AF270D"/>
    <w:rsid w:val="00AF2962"/>
    <w:rsid w:val="00AF2AD3"/>
    <w:rsid w:val="00AF2EBB"/>
    <w:rsid w:val="00AF2FF2"/>
    <w:rsid w:val="00AF3356"/>
    <w:rsid w:val="00AF340A"/>
    <w:rsid w:val="00AF392C"/>
    <w:rsid w:val="00AF4AC8"/>
    <w:rsid w:val="00AF5E4F"/>
    <w:rsid w:val="00AF5F3D"/>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7D0"/>
    <w:rsid w:val="00B14856"/>
    <w:rsid w:val="00B14900"/>
    <w:rsid w:val="00B1491C"/>
    <w:rsid w:val="00B15234"/>
    <w:rsid w:val="00B169CF"/>
    <w:rsid w:val="00B16B71"/>
    <w:rsid w:val="00B16CA9"/>
    <w:rsid w:val="00B17509"/>
    <w:rsid w:val="00B20B32"/>
    <w:rsid w:val="00B2113A"/>
    <w:rsid w:val="00B226D6"/>
    <w:rsid w:val="00B22747"/>
    <w:rsid w:val="00B23292"/>
    <w:rsid w:val="00B232A8"/>
    <w:rsid w:val="00B23C73"/>
    <w:rsid w:val="00B2490F"/>
    <w:rsid w:val="00B24E0A"/>
    <w:rsid w:val="00B25899"/>
    <w:rsid w:val="00B27A9A"/>
    <w:rsid w:val="00B3016D"/>
    <w:rsid w:val="00B305D9"/>
    <w:rsid w:val="00B30DA7"/>
    <w:rsid w:val="00B33A20"/>
    <w:rsid w:val="00B33CBB"/>
    <w:rsid w:val="00B342BB"/>
    <w:rsid w:val="00B345BE"/>
    <w:rsid w:val="00B35578"/>
    <w:rsid w:val="00B35D2E"/>
    <w:rsid w:val="00B35D5A"/>
    <w:rsid w:val="00B36297"/>
    <w:rsid w:val="00B37986"/>
    <w:rsid w:val="00B4103F"/>
    <w:rsid w:val="00B415D4"/>
    <w:rsid w:val="00B42203"/>
    <w:rsid w:val="00B423AE"/>
    <w:rsid w:val="00B42CF6"/>
    <w:rsid w:val="00B42DEE"/>
    <w:rsid w:val="00B43548"/>
    <w:rsid w:val="00B43F70"/>
    <w:rsid w:val="00B44305"/>
    <w:rsid w:val="00B44A37"/>
    <w:rsid w:val="00B44CE9"/>
    <w:rsid w:val="00B45611"/>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ADF"/>
    <w:rsid w:val="00B6027A"/>
    <w:rsid w:val="00B61012"/>
    <w:rsid w:val="00B61BB8"/>
    <w:rsid w:val="00B62FE7"/>
    <w:rsid w:val="00B63030"/>
    <w:rsid w:val="00B634D1"/>
    <w:rsid w:val="00B6408C"/>
    <w:rsid w:val="00B641DE"/>
    <w:rsid w:val="00B64587"/>
    <w:rsid w:val="00B64594"/>
    <w:rsid w:val="00B64A1A"/>
    <w:rsid w:val="00B65351"/>
    <w:rsid w:val="00B6584B"/>
    <w:rsid w:val="00B65955"/>
    <w:rsid w:val="00B659BE"/>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8015B"/>
    <w:rsid w:val="00B803BA"/>
    <w:rsid w:val="00B804DD"/>
    <w:rsid w:val="00B80D84"/>
    <w:rsid w:val="00B80E19"/>
    <w:rsid w:val="00B80EE6"/>
    <w:rsid w:val="00B81022"/>
    <w:rsid w:val="00B81D6C"/>
    <w:rsid w:val="00B82347"/>
    <w:rsid w:val="00B82DCB"/>
    <w:rsid w:val="00B838BD"/>
    <w:rsid w:val="00B84702"/>
    <w:rsid w:val="00B84E0A"/>
    <w:rsid w:val="00B850E6"/>
    <w:rsid w:val="00B85EAD"/>
    <w:rsid w:val="00B86D33"/>
    <w:rsid w:val="00B876F5"/>
    <w:rsid w:val="00B8798F"/>
    <w:rsid w:val="00B87C76"/>
    <w:rsid w:val="00B90110"/>
    <w:rsid w:val="00B90307"/>
    <w:rsid w:val="00B910A0"/>
    <w:rsid w:val="00B91157"/>
    <w:rsid w:val="00B9132B"/>
    <w:rsid w:val="00B917CF"/>
    <w:rsid w:val="00B91D7B"/>
    <w:rsid w:val="00B925B8"/>
    <w:rsid w:val="00B926B5"/>
    <w:rsid w:val="00B92704"/>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3354"/>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1938"/>
    <w:rsid w:val="00BB21B5"/>
    <w:rsid w:val="00BB45A5"/>
    <w:rsid w:val="00BB4A2B"/>
    <w:rsid w:val="00BB4EB5"/>
    <w:rsid w:val="00BB5C60"/>
    <w:rsid w:val="00BB610F"/>
    <w:rsid w:val="00BB6151"/>
    <w:rsid w:val="00BB61E0"/>
    <w:rsid w:val="00BB6511"/>
    <w:rsid w:val="00BB6817"/>
    <w:rsid w:val="00BB7289"/>
    <w:rsid w:val="00BB76AC"/>
    <w:rsid w:val="00BB7A9D"/>
    <w:rsid w:val="00BC1944"/>
    <w:rsid w:val="00BC2763"/>
    <w:rsid w:val="00BC2C8B"/>
    <w:rsid w:val="00BC434F"/>
    <w:rsid w:val="00BC46AD"/>
    <w:rsid w:val="00BC49C5"/>
    <w:rsid w:val="00BC4FBC"/>
    <w:rsid w:val="00BC528C"/>
    <w:rsid w:val="00BC566F"/>
    <w:rsid w:val="00BC6C6C"/>
    <w:rsid w:val="00BC72E9"/>
    <w:rsid w:val="00BD06E4"/>
    <w:rsid w:val="00BD09DE"/>
    <w:rsid w:val="00BD1A2F"/>
    <w:rsid w:val="00BD1EB8"/>
    <w:rsid w:val="00BD35D7"/>
    <w:rsid w:val="00BD3879"/>
    <w:rsid w:val="00BD3C15"/>
    <w:rsid w:val="00BD3E07"/>
    <w:rsid w:val="00BD518E"/>
    <w:rsid w:val="00BD5308"/>
    <w:rsid w:val="00BD6317"/>
    <w:rsid w:val="00BD6B00"/>
    <w:rsid w:val="00BD7474"/>
    <w:rsid w:val="00BD74A1"/>
    <w:rsid w:val="00BD7982"/>
    <w:rsid w:val="00BD7C5C"/>
    <w:rsid w:val="00BD7D94"/>
    <w:rsid w:val="00BD7FE7"/>
    <w:rsid w:val="00BE0263"/>
    <w:rsid w:val="00BE11DC"/>
    <w:rsid w:val="00BE15AF"/>
    <w:rsid w:val="00BE1696"/>
    <w:rsid w:val="00BE1BED"/>
    <w:rsid w:val="00BE1C8A"/>
    <w:rsid w:val="00BE2178"/>
    <w:rsid w:val="00BE26A7"/>
    <w:rsid w:val="00BE31A7"/>
    <w:rsid w:val="00BE3F9D"/>
    <w:rsid w:val="00BE4091"/>
    <w:rsid w:val="00BE409A"/>
    <w:rsid w:val="00BE4EAB"/>
    <w:rsid w:val="00BE5F9A"/>
    <w:rsid w:val="00BE5FE7"/>
    <w:rsid w:val="00BE61FA"/>
    <w:rsid w:val="00BE6D9A"/>
    <w:rsid w:val="00BE701F"/>
    <w:rsid w:val="00BE771D"/>
    <w:rsid w:val="00BE7B77"/>
    <w:rsid w:val="00BF097F"/>
    <w:rsid w:val="00BF0B42"/>
    <w:rsid w:val="00BF168E"/>
    <w:rsid w:val="00BF21F4"/>
    <w:rsid w:val="00BF2324"/>
    <w:rsid w:val="00BF2448"/>
    <w:rsid w:val="00BF25B3"/>
    <w:rsid w:val="00BF286F"/>
    <w:rsid w:val="00BF31B8"/>
    <w:rsid w:val="00BF396B"/>
    <w:rsid w:val="00BF4349"/>
    <w:rsid w:val="00BF4D37"/>
    <w:rsid w:val="00BF5229"/>
    <w:rsid w:val="00BF6C20"/>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80D"/>
    <w:rsid w:val="00C06F95"/>
    <w:rsid w:val="00C07249"/>
    <w:rsid w:val="00C0773A"/>
    <w:rsid w:val="00C077CA"/>
    <w:rsid w:val="00C10115"/>
    <w:rsid w:val="00C10840"/>
    <w:rsid w:val="00C10960"/>
    <w:rsid w:val="00C11E02"/>
    <w:rsid w:val="00C11F79"/>
    <w:rsid w:val="00C123E7"/>
    <w:rsid w:val="00C12880"/>
    <w:rsid w:val="00C13A37"/>
    <w:rsid w:val="00C13BDB"/>
    <w:rsid w:val="00C1412F"/>
    <w:rsid w:val="00C142C5"/>
    <w:rsid w:val="00C14C8C"/>
    <w:rsid w:val="00C1686B"/>
    <w:rsid w:val="00C1694B"/>
    <w:rsid w:val="00C16CB9"/>
    <w:rsid w:val="00C173BC"/>
    <w:rsid w:val="00C20339"/>
    <w:rsid w:val="00C216FE"/>
    <w:rsid w:val="00C21B27"/>
    <w:rsid w:val="00C21F0D"/>
    <w:rsid w:val="00C23AD2"/>
    <w:rsid w:val="00C243DF"/>
    <w:rsid w:val="00C25117"/>
    <w:rsid w:val="00C253A7"/>
    <w:rsid w:val="00C25664"/>
    <w:rsid w:val="00C25E37"/>
    <w:rsid w:val="00C270B5"/>
    <w:rsid w:val="00C2710A"/>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5F20"/>
    <w:rsid w:val="00C36033"/>
    <w:rsid w:val="00C3661D"/>
    <w:rsid w:val="00C36E53"/>
    <w:rsid w:val="00C377B7"/>
    <w:rsid w:val="00C37E66"/>
    <w:rsid w:val="00C419E3"/>
    <w:rsid w:val="00C41D88"/>
    <w:rsid w:val="00C42B55"/>
    <w:rsid w:val="00C42C14"/>
    <w:rsid w:val="00C43383"/>
    <w:rsid w:val="00C43398"/>
    <w:rsid w:val="00C435E2"/>
    <w:rsid w:val="00C436CF"/>
    <w:rsid w:val="00C43F14"/>
    <w:rsid w:val="00C44439"/>
    <w:rsid w:val="00C44552"/>
    <w:rsid w:val="00C45654"/>
    <w:rsid w:val="00C458B2"/>
    <w:rsid w:val="00C45C05"/>
    <w:rsid w:val="00C46687"/>
    <w:rsid w:val="00C4690C"/>
    <w:rsid w:val="00C46D3D"/>
    <w:rsid w:val="00C4711D"/>
    <w:rsid w:val="00C506BA"/>
    <w:rsid w:val="00C516F4"/>
    <w:rsid w:val="00C51A30"/>
    <w:rsid w:val="00C51CFC"/>
    <w:rsid w:val="00C52343"/>
    <w:rsid w:val="00C52396"/>
    <w:rsid w:val="00C52428"/>
    <w:rsid w:val="00C526EC"/>
    <w:rsid w:val="00C52C7E"/>
    <w:rsid w:val="00C534C4"/>
    <w:rsid w:val="00C53CD2"/>
    <w:rsid w:val="00C53FE7"/>
    <w:rsid w:val="00C54078"/>
    <w:rsid w:val="00C542AE"/>
    <w:rsid w:val="00C54566"/>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2A7"/>
    <w:rsid w:val="00C66334"/>
    <w:rsid w:val="00C67246"/>
    <w:rsid w:val="00C67DB0"/>
    <w:rsid w:val="00C7090C"/>
    <w:rsid w:val="00C70DA3"/>
    <w:rsid w:val="00C714EA"/>
    <w:rsid w:val="00C7167A"/>
    <w:rsid w:val="00C73AB7"/>
    <w:rsid w:val="00C73D6D"/>
    <w:rsid w:val="00C74751"/>
    <w:rsid w:val="00C74B0E"/>
    <w:rsid w:val="00C74D30"/>
    <w:rsid w:val="00C75356"/>
    <w:rsid w:val="00C75C99"/>
    <w:rsid w:val="00C75E4A"/>
    <w:rsid w:val="00C77A1C"/>
    <w:rsid w:val="00C77E5A"/>
    <w:rsid w:val="00C80139"/>
    <w:rsid w:val="00C81034"/>
    <w:rsid w:val="00C81153"/>
    <w:rsid w:val="00C8129F"/>
    <w:rsid w:val="00C81D23"/>
    <w:rsid w:val="00C81E17"/>
    <w:rsid w:val="00C8242C"/>
    <w:rsid w:val="00C82760"/>
    <w:rsid w:val="00C828EA"/>
    <w:rsid w:val="00C82DE8"/>
    <w:rsid w:val="00C8396F"/>
    <w:rsid w:val="00C84087"/>
    <w:rsid w:val="00C8418E"/>
    <w:rsid w:val="00C85B53"/>
    <w:rsid w:val="00C85E0A"/>
    <w:rsid w:val="00C86711"/>
    <w:rsid w:val="00C8720C"/>
    <w:rsid w:val="00C90221"/>
    <w:rsid w:val="00C90AB9"/>
    <w:rsid w:val="00C90B09"/>
    <w:rsid w:val="00C9153C"/>
    <w:rsid w:val="00C91865"/>
    <w:rsid w:val="00C93098"/>
    <w:rsid w:val="00C93308"/>
    <w:rsid w:val="00C93C03"/>
    <w:rsid w:val="00C93E84"/>
    <w:rsid w:val="00C94290"/>
    <w:rsid w:val="00C943FA"/>
    <w:rsid w:val="00C94A49"/>
    <w:rsid w:val="00C94D4A"/>
    <w:rsid w:val="00C951F8"/>
    <w:rsid w:val="00C95935"/>
    <w:rsid w:val="00C95C10"/>
    <w:rsid w:val="00C96B5F"/>
    <w:rsid w:val="00C970EE"/>
    <w:rsid w:val="00C97E1D"/>
    <w:rsid w:val="00CA0EB5"/>
    <w:rsid w:val="00CA12FF"/>
    <w:rsid w:val="00CA1789"/>
    <w:rsid w:val="00CA1863"/>
    <w:rsid w:val="00CA1CC7"/>
    <w:rsid w:val="00CA1E64"/>
    <w:rsid w:val="00CA2BD3"/>
    <w:rsid w:val="00CA3044"/>
    <w:rsid w:val="00CA3168"/>
    <w:rsid w:val="00CA39E2"/>
    <w:rsid w:val="00CA3FA9"/>
    <w:rsid w:val="00CA4106"/>
    <w:rsid w:val="00CA5CE7"/>
    <w:rsid w:val="00CA600E"/>
    <w:rsid w:val="00CA6185"/>
    <w:rsid w:val="00CA78C5"/>
    <w:rsid w:val="00CA7BF6"/>
    <w:rsid w:val="00CA7C68"/>
    <w:rsid w:val="00CA7D2A"/>
    <w:rsid w:val="00CB073C"/>
    <w:rsid w:val="00CB1646"/>
    <w:rsid w:val="00CB1BEF"/>
    <w:rsid w:val="00CB3134"/>
    <w:rsid w:val="00CB35B0"/>
    <w:rsid w:val="00CB39AE"/>
    <w:rsid w:val="00CB45D2"/>
    <w:rsid w:val="00CB57F3"/>
    <w:rsid w:val="00CB58B8"/>
    <w:rsid w:val="00CB5A8C"/>
    <w:rsid w:val="00CB6892"/>
    <w:rsid w:val="00CB692B"/>
    <w:rsid w:val="00CB7023"/>
    <w:rsid w:val="00CB724B"/>
    <w:rsid w:val="00CB7F24"/>
    <w:rsid w:val="00CC0B0E"/>
    <w:rsid w:val="00CC0DE8"/>
    <w:rsid w:val="00CC1194"/>
    <w:rsid w:val="00CC13B2"/>
    <w:rsid w:val="00CC196E"/>
    <w:rsid w:val="00CC2664"/>
    <w:rsid w:val="00CC2F05"/>
    <w:rsid w:val="00CC33F8"/>
    <w:rsid w:val="00CC3D99"/>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A4F"/>
    <w:rsid w:val="00CD2D43"/>
    <w:rsid w:val="00CD2EAD"/>
    <w:rsid w:val="00CD51C7"/>
    <w:rsid w:val="00CD5B5D"/>
    <w:rsid w:val="00CD5D14"/>
    <w:rsid w:val="00CD6417"/>
    <w:rsid w:val="00CD6812"/>
    <w:rsid w:val="00CD6A58"/>
    <w:rsid w:val="00CE0DFA"/>
    <w:rsid w:val="00CE135F"/>
    <w:rsid w:val="00CE13D4"/>
    <w:rsid w:val="00CE2195"/>
    <w:rsid w:val="00CE25F2"/>
    <w:rsid w:val="00CE288A"/>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F0E9B"/>
    <w:rsid w:val="00CF297A"/>
    <w:rsid w:val="00CF2BD9"/>
    <w:rsid w:val="00CF327B"/>
    <w:rsid w:val="00CF3432"/>
    <w:rsid w:val="00CF3687"/>
    <w:rsid w:val="00CF36DB"/>
    <w:rsid w:val="00CF3842"/>
    <w:rsid w:val="00CF4B06"/>
    <w:rsid w:val="00CF590B"/>
    <w:rsid w:val="00CF5CB6"/>
    <w:rsid w:val="00CF7423"/>
    <w:rsid w:val="00CF7CCA"/>
    <w:rsid w:val="00D00507"/>
    <w:rsid w:val="00D0072D"/>
    <w:rsid w:val="00D00F80"/>
    <w:rsid w:val="00D0176D"/>
    <w:rsid w:val="00D02248"/>
    <w:rsid w:val="00D03F8F"/>
    <w:rsid w:val="00D041F5"/>
    <w:rsid w:val="00D0424B"/>
    <w:rsid w:val="00D042D8"/>
    <w:rsid w:val="00D042E9"/>
    <w:rsid w:val="00D04EA8"/>
    <w:rsid w:val="00D059C9"/>
    <w:rsid w:val="00D07308"/>
    <w:rsid w:val="00D07AA4"/>
    <w:rsid w:val="00D103FC"/>
    <w:rsid w:val="00D11102"/>
    <w:rsid w:val="00D11C25"/>
    <w:rsid w:val="00D11DDC"/>
    <w:rsid w:val="00D13A3D"/>
    <w:rsid w:val="00D1451F"/>
    <w:rsid w:val="00D148CE"/>
    <w:rsid w:val="00D151B4"/>
    <w:rsid w:val="00D178A9"/>
    <w:rsid w:val="00D210B8"/>
    <w:rsid w:val="00D22176"/>
    <w:rsid w:val="00D22E7B"/>
    <w:rsid w:val="00D22F70"/>
    <w:rsid w:val="00D22FDA"/>
    <w:rsid w:val="00D23ACB"/>
    <w:rsid w:val="00D257C2"/>
    <w:rsid w:val="00D268DB"/>
    <w:rsid w:val="00D26D6A"/>
    <w:rsid w:val="00D27DE1"/>
    <w:rsid w:val="00D3040B"/>
    <w:rsid w:val="00D31541"/>
    <w:rsid w:val="00D317C9"/>
    <w:rsid w:val="00D3239C"/>
    <w:rsid w:val="00D32655"/>
    <w:rsid w:val="00D32818"/>
    <w:rsid w:val="00D32836"/>
    <w:rsid w:val="00D329A9"/>
    <w:rsid w:val="00D32BDE"/>
    <w:rsid w:val="00D32C6C"/>
    <w:rsid w:val="00D32E97"/>
    <w:rsid w:val="00D33982"/>
    <w:rsid w:val="00D33A99"/>
    <w:rsid w:val="00D3402E"/>
    <w:rsid w:val="00D347C1"/>
    <w:rsid w:val="00D36244"/>
    <w:rsid w:val="00D36658"/>
    <w:rsid w:val="00D36A9C"/>
    <w:rsid w:val="00D37046"/>
    <w:rsid w:val="00D40D8B"/>
    <w:rsid w:val="00D413E8"/>
    <w:rsid w:val="00D4177A"/>
    <w:rsid w:val="00D41BAC"/>
    <w:rsid w:val="00D41E39"/>
    <w:rsid w:val="00D41FBB"/>
    <w:rsid w:val="00D4215C"/>
    <w:rsid w:val="00D4285A"/>
    <w:rsid w:val="00D42D2A"/>
    <w:rsid w:val="00D4388D"/>
    <w:rsid w:val="00D43CC3"/>
    <w:rsid w:val="00D44124"/>
    <w:rsid w:val="00D44A4B"/>
    <w:rsid w:val="00D4503A"/>
    <w:rsid w:val="00D451FA"/>
    <w:rsid w:val="00D46796"/>
    <w:rsid w:val="00D4761B"/>
    <w:rsid w:val="00D50171"/>
    <w:rsid w:val="00D501E1"/>
    <w:rsid w:val="00D507F8"/>
    <w:rsid w:val="00D5099D"/>
    <w:rsid w:val="00D51E71"/>
    <w:rsid w:val="00D51F8A"/>
    <w:rsid w:val="00D521F2"/>
    <w:rsid w:val="00D522AC"/>
    <w:rsid w:val="00D52503"/>
    <w:rsid w:val="00D52723"/>
    <w:rsid w:val="00D52936"/>
    <w:rsid w:val="00D52FB1"/>
    <w:rsid w:val="00D53660"/>
    <w:rsid w:val="00D55087"/>
    <w:rsid w:val="00D55C31"/>
    <w:rsid w:val="00D55DB6"/>
    <w:rsid w:val="00D55F46"/>
    <w:rsid w:val="00D562F7"/>
    <w:rsid w:val="00D56B4A"/>
    <w:rsid w:val="00D57A82"/>
    <w:rsid w:val="00D6030A"/>
    <w:rsid w:val="00D606F2"/>
    <w:rsid w:val="00D61E13"/>
    <w:rsid w:val="00D61F36"/>
    <w:rsid w:val="00D62211"/>
    <w:rsid w:val="00D63140"/>
    <w:rsid w:val="00D6319B"/>
    <w:rsid w:val="00D63641"/>
    <w:rsid w:val="00D646FB"/>
    <w:rsid w:val="00D64B51"/>
    <w:rsid w:val="00D6546D"/>
    <w:rsid w:val="00D65661"/>
    <w:rsid w:val="00D65EFD"/>
    <w:rsid w:val="00D664EC"/>
    <w:rsid w:val="00D6651A"/>
    <w:rsid w:val="00D66581"/>
    <w:rsid w:val="00D66BC7"/>
    <w:rsid w:val="00D675B3"/>
    <w:rsid w:val="00D675BF"/>
    <w:rsid w:val="00D701C3"/>
    <w:rsid w:val="00D70203"/>
    <w:rsid w:val="00D71962"/>
    <w:rsid w:val="00D73119"/>
    <w:rsid w:val="00D732FE"/>
    <w:rsid w:val="00D74145"/>
    <w:rsid w:val="00D74697"/>
    <w:rsid w:val="00D75201"/>
    <w:rsid w:val="00D752F2"/>
    <w:rsid w:val="00D7623A"/>
    <w:rsid w:val="00D77161"/>
    <w:rsid w:val="00D77273"/>
    <w:rsid w:val="00D772FC"/>
    <w:rsid w:val="00D77514"/>
    <w:rsid w:val="00D77952"/>
    <w:rsid w:val="00D77B8A"/>
    <w:rsid w:val="00D8037F"/>
    <w:rsid w:val="00D806B5"/>
    <w:rsid w:val="00D8128F"/>
    <w:rsid w:val="00D82C74"/>
    <w:rsid w:val="00D832E7"/>
    <w:rsid w:val="00D83578"/>
    <w:rsid w:val="00D83B10"/>
    <w:rsid w:val="00D83EAD"/>
    <w:rsid w:val="00D846E3"/>
    <w:rsid w:val="00D8508E"/>
    <w:rsid w:val="00D85266"/>
    <w:rsid w:val="00D85436"/>
    <w:rsid w:val="00D85819"/>
    <w:rsid w:val="00D864FB"/>
    <w:rsid w:val="00D86525"/>
    <w:rsid w:val="00D875BA"/>
    <w:rsid w:val="00D87C9D"/>
    <w:rsid w:val="00D87CB1"/>
    <w:rsid w:val="00D901C9"/>
    <w:rsid w:val="00D906A1"/>
    <w:rsid w:val="00D90778"/>
    <w:rsid w:val="00D90ABC"/>
    <w:rsid w:val="00D90EAB"/>
    <w:rsid w:val="00D91A5B"/>
    <w:rsid w:val="00D93F3C"/>
    <w:rsid w:val="00D947F3"/>
    <w:rsid w:val="00D9518E"/>
    <w:rsid w:val="00D958A4"/>
    <w:rsid w:val="00D96013"/>
    <w:rsid w:val="00D96866"/>
    <w:rsid w:val="00D96E81"/>
    <w:rsid w:val="00D9728C"/>
    <w:rsid w:val="00D97E5D"/>
    <w:rsid w:val="00DA09E4"/>
    <w:rsid w:val="00DA11EC"/>
    <w:rsid w:val="00DA1857"/>
    <w:rsid w:val="00DA23E4"/>
    <w:rsid w:val="00DA2A2E"/>
    <w:rsid w:val="00DA2EE3"/>
    <w:rsid w:val="00DA3151"/>
    <w:rsid w:val="00DA3854"/>
    <w:rsid w:val="00DA4188"/>
    <w:rsid w:val="00DA4DB3"/>
    <w:rsid w:val="00DA4FB6"/>
    <w:rsid w:val="00DA5096"/>
    <w:rsid w:val="00DA5E97"/>
    <w:rsid w:val="00DA6DA2"/>
    <w:rsid w:val="00DB014E"/>
    <w:rsid w:val="00DB0361"/>
    <w:rsid w:val="00DB03CA"/>
    <w:rsid w:val="00DB0422"/>
    <w:rsid w:val="00DB094F"/>
    <w:rsid w:val="00DB0F6D"/>
    <w:rsid w:val="00DB28BC"/>
    <w:rsid w:val="00DB3490"/>
    <w:rsid w:val="00DB36E0"/>
    <w:rsid w:val="00DB3A03"/>
    <w:rsid w:val="00DB3AA4"/>
    <w:rsid w:val="00DB41B4"/>
    <w:rsid w:val="00DB4232"/>
    <w:rsid w:val="00DB49BE"/>
    <w:rsid w:val="00DB4BBA"/>
    <w:rsid w:val="00DB55B8"/>
    <w:rsid w:val="00DB6013"/>
    <w:rsid w:val="00DB605B"/>
    <w:rsid w:val="00DB6351"/>
    <w:rsid w:val="00DB6D64"/>
    <w:rsid w:val="00DB7880"/>
    <w:rsid w:val="00DB7D63"/>
    <w:rsid w:val="00DB7ED9"/>
    <w:rsid w:val="00DC0880"/>
    <w:rsid w:val="00DC182C"/>
    <w:rsid w:val="00DC21D0"/>
    <w:rsid w:val="00DC3D4D"/>
    <w:rsid w:val="00DC42B6"/>
    <w:rsid w:val="00DC4FB7"/>
    <w:rsid w:val="00DC54F9"/>
    <w:rsid w:val="00DC57A5"/>
    <w:rsid w:val="00DC6095"/>
    <w:rsid w:val="00DC6294"/>
    <w:rsid w:val="00DC6AF3"/>
    <w:rsid w:val="00DC6FB6"/>
    <w:rsid w:val="00DC724F"/>
    <w:rsid w:val="00DC7727"/>
    <w:rsid w:val="00DD060D"/>
    <w:rsid w:val="00DD0816"/>
    <w:rsid w:val="00DD11E6"/>
    <w:rsid w:val="00DD1BD0"/>
    <w:rsid w:val="00DD2D19"/>
    <w:rsid w:val="00DD34E3"/>
    <w:rsid w:val="00DD3FC7"/>
    <w:rsid w:val="00DD422D"/>
    <w:rsid w:val="00DD47F9"/>
    <w:rsid w:val="00DD58C1"/>
    <w:rsid w:val="00DD5950"/>
    <w:rsid w:val="00DD610E"/>
    <w:rsid w:val="00DD649E"/>
    <w:rsid w:val="00DD68ED"/>
    <w:rsid w:val="00DD70DB"/>
    <w:rsid w:val="00DE009B"/>
    <w:rsid w:val="00DE0434"/>
    <w:rsid w:val="00DE070B"/>
    <w:rsid w:val="00DE08B8"/>
    <w:rsid w:val="00DE325C"/>
    <w:rsid w:val="00DE3C26"/>
    <w:rsid w:val="00DE3E40"/>
    <w:rsid w:val="00DE423F"/>
    <w:rsid w:val="00DE4603"/>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91"/>
    <w:rsid w:val="00DF4518"/>
    <w:rsid w:val="00DF4E81"/>
    <w:rsid w:val="00DF5545"/>
    <w:rsid w:val="00DF5C11"/>
    <w:rsid w:val="00DF5C39"/>
    <w:rsid w:val="00DF5F8C"/>
    <w:rsid w:val="00DF65F0"/>
    <w:rsid w:val="00E008DF"/>
    <w:rsid w:val="00E017FC"/>
    <w:rsid w:val="00E0246E"/>
    <w:rsid w:val="00E02621"/>
    <w:rsid w:val="00E02874"/>
    <w:rsid w:val="00E04C23"/>
    <w:rsid w:val="00E05C91"/>
    <w:rsid w:val="00E05F39"/>
    <w:rsid w:val="00E06192"/>
    <w:rsid w:val="00E069F5"/>
    <w:rsid w:val="00E07350"/>
    <w:rsid w:val="00E104A5"/>
    <w:rsid w:val="00E105F2"/>
    <w:rsid w:val="00E106CB"/>
    <w:rsid w:val="00E115CD"/>
    <w:rsid w:val="00E11BFD"/>
    <w:rsid w:val="00E12CED"/>
    <w:rsid w:val="00E13328"/>
    <w:rsid w:val="00E13444"/>
    <w:rsid w:val="00E13FC5"/>
    <w:rsid w:val="00E14068"/>
    <w:rsid w:val="00E1506B"/>
    <w:rsid w:val="00E15110"/>
    <w:rsid w:val="00E1583A"/>
    <w:rsid w:val="00E17863"/>
    <w:rsid w:val="00E17D35"/>
    <w:rsid w:val="00E206FA"/>
    <w:rsid w:val="00E20BC7"/>
    <w:rsid w:val="00E20E86"/>
    <w:rsid w:val="00E20FA6"/>
    <w:rsid w:val="00E2102F"/>
    <w:rsid w:val="00E2140F"/>
    <w:rsid w:val="00E215B9"/>
    <w:rsid w:val="00E22779"/>
    <w:rsid w:val="00E2338B"/>
    <w:rsid w:val="00E23EE0"/>
    <w:rsid w:val="00E23FB9"/>
    <w:rsid w:val="00E247B3"/>
    <w:rsid w:val="00E25C7C"/>
    <w:rsid w:val="00E2688B"/>
    <w:rsid w:val="00E300DA"/>
    <w:rsid w:val="00E3028F"/>
    <w:rsid w:val="00E3092C"/>
    <w:rsid w:val="00E31824"/>
    <w:rsid w:val="00E3213E"/>
    <w:rsid w:val="00E32270"/>
    <w:rsid w:val="00E32C06"/>
    <w:rsid w:val="00E32F4C"/>
    <w:rsid w:val="00E3346E"/>
    <w:rsid w:val="00E335D5"/>
    <w:rsid w:val="00E3442D"/>
    <w:rsid w:val="00E34EA0"/>
    <w:rsid w:val="00E35B21"/>
    <w:rsid w:val="00E35FFC"/>
    <w:rsid w:val="00E3680F"/>
    <w:rsid w:val="00E40A14"/>
    <w:rsid w:val="00E4145E"/>
    <w:rsid w:val="00E42605"/>
    <w:rsid w:val="00E43569"/>
    <w:rsid w:val="00E43D44"/>
    <w:rsid w:val="00E44309"/>
    <w:rsid w:val="00E44D54"/>
    <w:rsid w:val="00E44E0E"/>
    <w:rsid w:val="00E45636"/>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52C5"/>
    <w:rsid w:val="00E55B3E"/>
    <w:rsid w:val="00E564AF"/>
    <w:rsid w:val="00E56972"/>
    <w:rsid w:val="00E61293"/>
    <w:rsid w:val="00E63EB1"/>
    <w:rsid w:val="00E64464"/>
    <w:rsid w:val="00E6587D"/>
    <w:rsid w:val="00E65E22"/>
    <w:rsid w:val="00E66505"/>
    <w:rsid w:val="00E667DA"/>
    <w:rsid w:val="00E67355"/>
    <w:rsid w:val="00E70266"/>
    <w:rsid w:val="00E72F70"/>
    <w:rsid w:val="00E7399A"/>
    <w:rsid w:val="00E74155"/>
    <w:rsid w:val="00E74E2B"/>
    <w:rsid w:val="00E751E2"/>
    <w:rsid w:val="00E76890"/>
    <w:rsid w:val="00E76DA3"/>
    <w:rsid w:val="00E773DD"/>
    <w:rsid w:val="00E774F0"/>
    <w:rsid w:val="00E77664"/>
    <w:rsid w:val="00E806BC"/>
    <w:rsid w:val="00E80AA4"/>
    <w:rsid w:val="00E83D22"/>
    <w:rsid w:val="00E845EC"/>
    <w:rsid w:val="00E84754"/>
    <w:rsid w:val="00E849A5"/>
    <w:rsid w:val="00E84DCD"/>
    <w:rsid w:val="00E8541A"/>
    <w:rsid w:val="00E85754"/>
    <w:rsid w:val="00E85EC5"/>
    <w:rsid w:val="00E85FD9"/>
    <w:rsid w:val="00E86357"/>
    <w:rsid w:val="00E872F8"/>
    <w:rsid w:val="00E91B72"/>
    <w:rsid w:val="00E937F9"/>
    <w:rsid w:val="00E950AA"/>
    <w:rsid w:val="00E950BC"/>
    <w:rsid w:val="00E951EA"/>
    <w:rsid w:val="00E95BFC"/>
    <w:rsid w:val="00E96AF8"/>
    <w:rsid w:val="00E97107"/>
    <w:rsid w:val="00E974C5"/>
    <w:rsid w:val="00EA095D"/>
    <w:rsid w:val="00EA10B9"/>
    <w:rsid w:val="00EA18E0"/>
    <w:rsid w:val="00EA1FAE"/>
    <w:rsid w:val="00EA202A"/>
    <w:rsid w:val="00EA2171"/>
    <w:rsid w:val="00EA226C"/>
    <w:rsid w:val="00EA2461"/>
    <w:rsid w:val="00EA25AF"/>
    <w:rsid w:val="00EA271A"/>
    <w:rsid w:val="00EA4180"/>
    <w:rsid w:val="00EA4E87"/>
    <w:rsid w:val="00EA55E1"/>
    <w:rsid w:val="00EA575D"/>
    <w:rsid w:val="00EA5BC7"/>
    <w:rsid w:val="00EA5F15"/>
    <w:rsid w:val="00EA6439"/>
    <w:rsid w:val="00EA7D43"/>
    <w:rsid w:val="00EB0050"/>
    <w:rsid w:val="00EB09B3"/>
    <w:rsid w:val="00EB101A"/>
    <w:rsid w:val="00EB1136"/>
    <w:rsid w:val="00EB1D20"/>
    <w:rsid w:val="00EB3612"/>
    <w:rsid w:val="00EB40E3"/>
    <w:rsid w:val="00EB4546"/>
    <w:rsid w:val="00EB456E"/>
    <w:rsid w:val="00EB5374"/>
    <w:rsid w:val="00EB54AD"/>
    <w:rsid w:val="00EB5FDD"/>
    <w:rsid w:val="00EB63F0"/>
    <w:rsid w:val="00EB64B5"/>
    <w:rsid w:val="00EB7825"/>
    <w:rsid w:val="00EB785B"/>
    <w:rsid w:val="00EB7F45"/>
    <w:rsid w:val="00EC0326"/>
    <w:rsid w:val="00EC0A6C"/>
    <w:rsid w:val="00EC16C5"/>
    <w:rsid w:val="00EC1791"/>
    <w:rsid w:val="00EC19F8"/>
    <w:rsid w:val="00EC1DF9"/>
    <w:rsid w:val="00EC1E67"/>
    <w:rsid w:val="00EC2189"/>
    <w:rsid w:val="00EC3745"/>
    <w:rsid w:val="00EC3910"/>
    <w:rsid w:val="00EC431E"/>
    <w:rsid w:val="00EC464E"/>
    <w:rsid w:val="00EC7AB8"/>
    <w:rsid w:val="00EC7BB8"/>
    <w:rsid w:val="00EC7C2E"/>
    <w:rsid w:val="00ED18B9"/>
    <w:rsid w:val="00ED1F44"/>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DAC"/>
    <w:rsid w:val="00ED7E96"/>
    <w:rsid w:val="00EE05BF"/>
    <w:rsid w:val="00EE1169"/>
    <w:rsid w:val="00EE1FAB"/>
    <w:rsid w:val="00EE25BB"/>
    <w:rsid w:val="00EE2CC4"/>
    <w:rsid w:val="00EE4450"/>
    <w:rsid w:val="00EE4579"/>
    <w:rsid w:val="00EE4921"/>
    <w:rsid w:val="00EE4A19"/>
    <w:rsid w:val="00EE5363"/>
    <w:rsid w:val="00EE55DF"/>
    <w:rsid w:val="00EE5892"/>
    <w:rsid w:val="00EE6B5D"/>
    <w:rsid w:val="00EE6BFE"/>
    <w:rsid w:val="00EE72FC"/>
    <w:rsid w:val="00EE78D7"/>
    <w:rsid w:val="00EF0210"/>
    <w:rsid w:val="00EF184A"/>
    <w:rsid w:val="00EF2A9C"/>
    <w:rsid w:val="00EF3C4B"/>
    <w:rsid w:val="00EF3E7C"/>
    <w:rsid w:val="00EF3F08"/>
    <w:rsid w:val="00EF3FED"/>
    <w:rsid w:val="00EF402D"/>
    <w:rsid w:val="00EF5D6A"/>
    <w:rsid w:val="00EF66A4"/>
    <w:rsid w:val="00EF6AB2"/>
    <w:rsid w:val="00EF6BF6"/>
    <w:rsid w:val="00EF7632"/>
    <w:rsid w:val="00EF7638"/>
    <w:rsid w:val="00EF7703"/>
    <w:rsid w:val="00F00750"/>
    <w:rsid w:val="00F018D8"/>
    <w:rsid w:val="00F01928"/>
    <w:rsid w:val="00F0241A"/>
    <w:rsid w:val="00F0519B"/>
    <w:rsid w:val="00F056C8"/>
    <w:rsid w:val="00F05D0E"/>
    <w:rsid w:val="00F0647A"/>
    <w:rsid w:val="00F0687B"/>
    <w:rsid w:val="00F06DF2"/>
    <w:rsid w:val="00F06F1B"/>
    <w:rsid w:val="00F06F1C"/>
    <w:rsid w:val="00F111B3"/>
    <w:rsid w:val="00F1298D"/>
    <w:rsid w:val="00F1394A"/>
    <w:rsid w:val="00F13CB4"/>
    <w:rsid w:val="00F13F73"/>
    <w:rsid w:val="00F14364"/>
    <w:rsid w:val="00F14B18"/>
    <w:rsid w:val="00F14F1F"/>
    <w:rsid w:val="00F151D3"/>
    <w:rsid w:val="00F15C10"/>
    <w:rsid w:val="00F15CAB"/>
    <w:rsid w:val="00F16981"/>
    <w:rsid w:val="00F209AD"/>
    <w:rsid w:val="00F21427"/>
    <w:rsid w:val="00F229D5"/>
    <w:rsid w:val="00F22F3E"/>
    <w:rsid w:val="00F25015"/>
    <w:rsid w:val="00F257F0"/>
    <w:rsid w:val="00F25B7C"/>
    <w:rsid w:val="00F25C50"/>
    <w:rsid w:val="00F25CB4"/>
    <w:rsid w:val="00F26017"/>
    <w:rsid w:val="00F26615"/>
    <w:rsid w:val="00F2677E"/>
    <w:rsid w:val="00F26992"/>
    <w:rsid w:val="00F26E1A"/>
    <w:rsid w:val="00F26E62"/>
    <w:rsid w:val="00F271A8"/>
    <w:rsid w:val="00F277DB"/>
    <w:rsid w:val="00F27DAE"/>
    <w:rsid w:val="00F30031"/>
    <w:rsid w:val="00F30505"/>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0FA4"/>
    <w:rsid w:val="00F41C85"/>
    <w:rsid w:val="00F42BDB"/>
    <w:rsid w:val="00F43D04"/>
    <w:rsid w:val="00F4424B"/>
    <w:rsid w:val="00F45962"/>
    <w:rsid w:val="00F460E2"/>
    <w:rsid w:val="00F46476"/>
    <w:rsid w:val="00F46A08"/>
    <w:rsid w:val="00F46B29"/>
    <w:rsid w:val="00F4791B"/>
    <w:rsid w:val="00F50666"/>
    <w:rsid w:val="00F512DC"/>
    <w:rsid w:val="00F515A7"/>
    <w:rsid w:val="00F51E37"/>
    <w:rsid w:val="00F536B5"/>
    <w:rsid w:val="00F53B87"/>
    <w:rsid w:val="00F53BB1"/>
    <w:rsid w:val="00F542F4"/>
    <w:rsid w:val="00F54BBA"/>
    <w:rsid w:val="00F5565D"/>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159"/>
    <w:rsid w:val="00F61259"/>
    <w:rsid w:val="00F627C3"/>
    <w:rsid w:val="00F629E4"/>
    <w:rsid w:val="00F62EE0"/>
    <w:rsid w:val="00F63D5A"/>
    <w:rsid w:val="00F64BC5"/>
    <w:rsid w:val="00F650B4"/>
    <w:rsid w:val="00F65192"/>
    <w:rsid w:val="00F654FA"/>
    <w:rsid w:val="00F67A45"/>
    <w:rsid w:val="00F67F4E"/>
    <w:rsid w:val="00F70336"/>
    <w:rsid w:val="00F71F0C"/>
    <w:rsid w:val="00F72C93"/>
    <w:rsid w:val="00F74253"/>
    <w:rsid w:val="00F7480B"/>
    <w:rsid w:val="00F751B7"/>
    <w:rsid w:val="00F76C0D"/>
    <w:rsid w:val="00F76E70"/>
    <w:rsid w:val="00F77299"/>
    <w:rsid w:val="00F77A0F"/>
    <w:rsid w:val="00F8047C"/>
    <w:rsid w:val="00F80840"/>
    <w:rsid w:val="00F80AD1"/>
    <w:rsid w:val="00F81032"/>
    <w:rsid w:val="00F81504"/>
    <w:rsid w:val="00F818A6"/>
    <w:rsid w:val="00F81ADD"/>
    <w:rsid w:val="00F82417"/>
    <w:rsid w:val="00F82580"/>
    <w:rsid w:val="00F83CF9"/>
    <w:rsid w:val="00F842C0"/>
    <w:rsid w:val="00F84467"/>
    <w:rsid w:val="00F8496F"/>
    <w:rsid w:val="00F84990"/>
    <w:rsid w:val="00F85619"/>
    <w:rsid w:val="00F8571B"/>
    <w:rsid w:val="00F85F7E"/>
    <w:rsid w:val="00F86ED7"/>
    <w:rsid w:val="00F91239"/>
    <w:rsid w:val="00F915E0"/>
    <w:rsid w:val="00F926EC"/>
    <w:rsid w:val="00F92833"/>
    <w:rsid w:val="00F9305E"/>
    <w:rsid w:val="00F9335B"/>
    <w:rsid w:val="00F939EB"/>
    <w:rsid w:val="00F94F4E"/>
    <w:rsid w:val="00F9569E"/>
    <w:rsid w:val="00F957B2"/>
    <w:rsid w:val="00F95DB5"/>
    <w:rsid w:val="00F97D93"/>
    <w:rsid w:val="00F97E8C"/>
    <w:rsid w:val="00FA0030"/>
    <w:rsid w:val="00FA0086"/>
    <w:rsid w:val="00FA06A0"/>
    <w:rsid w:val="00FA0A7B"/>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0B85"/>
    <w:rsid w:val="00FB18FD"/>
    <w:rsid w:val="00FB2358"/>
    <w:rsid w:val="00FB2995"/>
    <w:rsid w:val="00FB2CF9"/>
    <w:rsid w:val="00FB38E3"/>
    <w:rsid w:val="00FB3951"/>
    <w:rsid w:val="00FB39FB"/>
    <w:rsid w:val="00FB3ECA"/>
    <w:rsid w:val="00FB3FFD"/>
    <w:rsid w:val="00FB4614"/>
    <w:rsid w:val="00FB461D"/>
    <w:rsid w:val="00FB4A92"/>
    <w:rsid w:val="00FB57E6"/>
    <w:rsid w:val="00FB5B9E"/>
    <w:rsid w:val="00FB7265"/>
    <w:rsid w:val="00FB7BCE"/>
    <w:rsid w:val="00FB7CFE"/>
    <w:rsid w:val="00FC089F"/>
    <w:rsid w:val="00FC0F6C"/>
    <w:rsid w:val="00FC1756"/>
    <w:rsid w:val="00FC1FA7"/>
    <w:rsid w:val="00FC31F8"/>
    <w:rsid w:val="00FC36A0"/>
    <w:rsid w:val="00FC3DF1"/>
    <w:rsid w:val="00FC4580"/>
    <w:rsid w:val="00FC5860"/>
    <w:rsid w:val="00FC5BF2"/>
    <w:rsid w:val="00FC6979"/>
    <w:rsid w:val="00FC6EAD"/>
    <w:rsid w:val="00FC6FFD"/>
    <w:rsid w:val="00FC7834"/>
    <w:rsid w:val="00FC789B"/>
    <w:rsid w:val="00FD0AF9"/>
    <w:rsid w:val="00FD0FA6"/>
    <w:rsid w:val="00FD2E89"/>
    <w:rsid w:val="00FD3A96"/>
    <w:rsid w:val="00FD3BDB"/>
    <w:rsid w:val="00FD4100"/>
    <w:rsid w:val="00FD50C6"/>
    <w:rsid w:val="00FD55B9"/>
    <w:rsid w:val="00FD5FD7"/>
    <w:rsid w:val="00FD63F8"/>
    <w:rsid w:val="00FD645E"/>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06E"/>
    <w:rsid w:val="00FF6192"/>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1EA"/>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80BBF"/>
    <w:pPr>
      <w:keepNext/>
      <w:keepLines/>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937E3F"/>
    <w:pPr>
      <w:keepNext/>
      <w:keepLines/>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spacing w:before="40"/>
      <w:outlineLvl w:val="2"/>
    </w:pPr>
    <w:rPr>
      <w:rFonts w:eastAsiaTheme="majorEastAsia" w:cstheme="majorBidi"/>
      <w:b/>
      <w:color w:val="000000" w:themeColor="text1"/>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80BBF"/>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937E3F"/>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A52152"/>
    <w:pPr>
      <w:tabs>
        <w:tab w:val="right" w:leader="dot" w:pos="9060"/>
      </w:tabs>
      <w:spacing w:before="120"/>
      <w:jc w:val="left"/>
    </w:pPr>
    <w:rPr>
      <w:rFonts w:cs="David"/>
      <w:b/>
      <w:noProof/>
    </w:rPr>
  </w:style>
  <w:style w:type="paragraph" w:styleId="TOC2">
    <w:name w:val="toc 2"/>
    <w:basedOn w:val="Normal"/>
    <w:next w:val="Normal"/>
    <w:autoRedefine/>
    <w:uiPriority w:val="39"/>
    <w:unhideWhenUsed/>
    <w:rsid w:val="00A52152"/>
    <w:pPr>
      <w:tabs>
        <w:tab w:val="right" w:leader="dot" w:pos="9060"/>
      </w:tabs>
      <w:spacing w:before="120"/>
      <w:ind w:left="240"/>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A52152"/>
    <w:pPr>
      <w:tabs>
        <w:tab w:val="right" w:leader="dot" w:pos="9060"/>
      </w:tabs>
      <w:ind w:left="48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52152"/>
    <w:pPr>
      <w:bidi/>
      <w:ind w:left="192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omepages.see.leeds.ac.uk/~lecrrb/dispersion/index5.html"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0437BE-4BAB-3144-9CF8-410E4E197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4</TotalTime>
  <Pages>28</Pages>
  <Words>29474</Words>
  <Characters>168006</Characters>
  <Application>Microsoft Office Word</Application>
  <DocSecurity>0</DocSecurity>
  <Lines>1400</Lines>
  <Paragraphs>39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97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533</cp:revision>
  <cp:lastPrinted>2019-06-02T08:00:00Z</cp:lastPrinted>
  <dcterms:created xsi:type="dcterms:W3CDTF">2019-06-16T08:37:00Z</dcterms:created>
  <dcterms:modified xsi:type="dcterms:W3CDTF">2019-07-01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